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6F8DD2" w14:textId="77777777" w:rsidR="00282FA7" w:rsidRDefault="00282FA7" w:rsidP="00FF4524">
      <w:pPr>
        <w:jc w:val="center"/>
        <w:rPr>
          <w:rFonts w:cs="Times New Roman"/>
          <w:sz w:val="28"/>
          <w:szCs w:val="28"/>
        </w:rPr>
      </w:pPr>
      <w:bookmarkStart w:id="0" w:name="_GoBack"/>
      <w:bookmarkEnd w:id="0"/>
    </w:p>
    <w:p w14:paraId="59A09252" w14:textId="77777777" w:rsidR="00282FA7" w:rsidRDefault="00282FA7" w:rsidP="00FF4524">
      <w:pPr>
        <w:jc w:val="center"/>
        <w:rPr>
          <w:rFonts w:cs="Times New Roman"/>
          <w:sz w:val="28"/>
          <w:szCs w:val="28"/>
        </w:rPr>
      </w:pPr>
    </w:p>
    <w:p w14:paraId="001A3640" w14:textId="77777777" w:rsidR="00FF4524" w:rsidRDefault="00FF4524" w:rsidP="00FF4524">
      <w:pPr>
        <w:jc w:val="center"/>
        <w:rPr>
          <w:rFonts w:cs="Times New Roman"/>
          <w:sz w:val="28"/>
          <w:szCs w:val="28"/>
        </w:rPr>
      </w:pPr>
      <w:r>
        <w:rPr>
          <w:rFonts w:cs="Times New Roman"/>
          <w:sz w:val="28"/>
          <w:szCs w:val="28"/>
        </w:rPr>
        <w:t xml:space="preserve">Information Collection Request for </w:t>
      </w:r>
    </w:p>
    <w:p w14:paraId="089FDC4B" w14:textId="6EA35D13" w:rsidR="00FF4524" w:rsidRDefault="00FF4524" w:rsidP="00AF2BC4">
      <w:pPr>
        <w:jc w:val="center"/>
        <w:rPr>
          <w:rFonts w:cs="Times New Roman"/>
          <w:sz w:val="28"/>
          <w:szCs w:val="28"/>
        </w:rPr>
      </w:pPr>
      <w:r>
        <w:rPr>
          <w:rFonts w:cs="Times New Roman"/>
          <w:sz w:val="28"/>
          <w:szCs w:val="28"/>
        </w:rPr>
        <w:t>“</w:t>
      </w:r>
      <w:r w:rsidR="004B3E6F">
        <w:rPr>
          <w:rFonts w:cs="Times New Roman"/>
          <w:sz w:val="28"/>
          <w:szCs w:val="28"/>
        </w:rPr>
        <w:t>Ingress/</w:t>
      </w:r>
      <w:r w:rsidR="00AC2221">
        <w:rPr>
          <w:rFonts w:cs="Times New Roman"/>
          <w:sz w:val="28"/>
          <w:szCs w:val="28"/>
        </w:rPr>
        <w:t>e</w:t>
      </w:r>
      <w:r w:rsidR="004B3E6F">
        <w:rPr>
          <w:rFonts w:cs="Times New Roman"/>
          <w:sz w:val="28"/>
          <w:szCs w:val="28"/>
        </w:rPr>
        <w:t xml:space="preserve">gress and work boot outsole wear </w:t>
      </w:r>
      <w:r w:rsidR="0074000E" w:rsidRPr="0074000E">
        <w:rPr>
          <w:rFonts w:cs="Times New Roman"/>
          <w:sz w:val="28"/>
          <w:szCs w:val="28"/>
        </w:rPr>
        <w:t xml:space="preserve">investigation at surface </w:t>
      </w:r>
      <w:r w:rsidR="00565802">
        <w:rPr>
          <w:rFonts w:cs="Times New Roman"/>
          <w:sz w:val="28"/>
          <w:szCs w:val="28"/>
        </w:rPr>
        <w:t>mines</w:t>
      </w:r>
      <w:r>
        <w:rPr>
          <w:rFonts w:cs="Times New Roman"/>
          <w:sz w:val="28"/>
          <w:szCs w:val="28"/>
        </w:rPr>
        <w:t>”</w:t>
      </w:r>
    </w:p>
    <w:p w14:paraId="77D2CEB5" w14:textId="77777777" w:rsidR="00E372BA" w:rsidRDefault="00E372BA" w:rsidP="00FF4524">
      <w:pPr>
        <w:spacing w:after="0"/>
        <w:jc w:val="center"/>
        <w:rPr>
          <w:rFonts w:cs="Times New Roman"/>
          <w:sz w:val="28"/>
          <w:szCs w:val="28"/>
        </w:rPr>
      </w:pPr>
    </w:p>
    <w:p w14:paraId="6D50FD70" w14:textId="74997D9A" w:rsidR="00FF4524" w:rsidRDefault="0074000E" w:rsidP="00FF4524">
      <w:pPr>
        <w:spacing w:after="0"/>
        <w:jc w:val="center"/>
        <w:rPr>
          <w:rFonts w:cs="Times New Roman"/>
          <w:sz w:val="28"/>
          <w:szCs w:val="28"/>
        </w:rPr>
      </w:pPr>
      <w:r>
        <w:rPr>
          <w:rFonts w:cs="Times New Roman"/>
          <w:sz w:val="28"/>
          <w:szCs w:val="28"/>
        </w:rPr>
        <w:t>Mahiyar F. Nasarwanji</w:t>
      </w:r>
      <w:r w:rsidR="00FF4524">
        <w:rPr>
          <w:rFonts w:cs="Times New Roman"/>
          <w:sz w:val="28"/>
          <w:szCs w:val="28"/>
        </w:rPr>
        <w:t>, Ph.D.</w:t>
      </w:r>
    </w:p>
    <w:p w14:paraId="5717A0CE" w14:textId="5946615C" w:rsidR="00FF4524" w:rsidRDefault="0074000E" w:rsidP="00FF4524">
      <w:pPr>
        <w:spacing w:after="0"/>
        <w:jc w:val="center"/>
        <w:rPr>
          <w:rFonts w:cs="Times New Roman"/>
          <w:sz w:val="28"/>
          <w:szCs w:val="28"/>
        </w:rPr>
      </w:pPr>
      <w:r>
        <w:rPr>
          <w:rFonts w:cs="Times New Roman"/>
          <w:sz w:val="28"/>
          <w:szCs w:val="28"/>
        </w:rPr>
        <w:t xml:space="preserve">Associate </w:t>
      </w:r>
      <w:r w:rsidR="008912BA">
        <w:rPr>
          <w:rFonts w:cs="Times New Roman"/>
          <w:sz w:val="28"/>
          <w:szCs w:val="28"/>
        </w:rPr>
        <w:t>S</w:t>
      </w:r>
      <w:r>
        <w:rPr>
          <w:rFonts w:cs="Times New Roman"/>
          <w:sz w:val="28"/>
          <w:szCs w:val="28"/>
        </w:rPr>
        <w:t xml:space="preserve">ervice </w:t>
      </w:r>
      <w:r w:rsidR="008912BA">
        <w:rPr>
          <w:rFonts w:cs="Times New Roman"/>
          <w:sz w:val="28"/>
          <w:szCs w:val="28"/>
        </w:rPr>
        <w:t>F</w:t>
      </w:r>
      <w:r>
        <w:rPr>
          <w:rFonts w:cs="Times New Roman"/>
          <w:sz w:val="28"/>
          <w:szCs w:val="28"/>
        </w:rPr>
        <w:t>ellow</w:t>
      </w:r>
    </w:p>
    <w:p w14:paraId="4080E710" w14:textId="7C869347" w:rsidR="00FF4524" w:rsidRDefault="0074000E" w:rsidP="00FF4524">
      <w:pPr>
        <w:spacing w:after="0"/>
        <w:jc w:val="center"/>
        <w:rPr>
          <w:rFonts w:cs="Times New Roman"/>
          <w:sz w:val="28"/>
          <w:szCs w:val="28"/>
        </w:rPr>
      </w:pPr>
      <w:r>
        <w:rPr>
          <w:rFonts w:cs="Times New Roman"/>
          <w:sz w:val="28"/>
          <w:szCs w:val="28"/>
        </w:rPr>
        <w:t>Tel. 412-386-5113</w:t>
      </w:r>
    </w:p>
    <w:p w14:paraId="3ABBD977" w14:textId="0BABD858" w:rsidR="0039051C" w:rsidRDefault="0039051C" w:rsidP="00FF4524">
      <w:pPr>
        <w:spacing w:after="0"/>
        <w:jc w:val="center"/>
        <w:rPr>
          <w:rFonts w:cs="Times New Roman"/>
          <w:sz w:val="28"/>
          <w:szCs w:val="28"/>
        </w:rPr>
      </w:pPr>
      <w:r>
        <w:rPr>
          <w:rFonts w:cs="Times New Roman"/>
          <w:sz w:val="28"/>
          <w:szCs w:val="28"/>
        </w:rPr>
        <w:t xml:space="preserve">Fax. </w:t>
      </w:r>
      <w:r w:rsidRPr="0039051C">
        <w:rPr>
          <w:rFonts w:cs="Times New Roman"/>
          <w:sz w:val="28"/>
          <w:szCs w:val="28"/>
        </w:rPr>
        <w:t>412-386-4865</w:t>
      </w:r>
    </w:p>
    <w:p w14:paraId="2C2D1DB1" w14:textId="442E334F" w:rsidR="00FF4524" w:rsidRDefault="0074000E" w:rsidP="00FF4524">
      <w:pPr>
        <w:spacing w:after="0"/>
        <w:jc w:val="center"/>
        <w:rPr>
          <w:rFonts w:cs="Times New Roman"/>
          <w:sz w:val="28"/>
          <w:szCs w:val="28"/>
        </w:rPr>
      </w:pPr>
      <w:r>
        <w:rPr>
          <w:rFonts w:cs="Times New Roman"/>
          <w:sz w:val="28"/>
          <w:szCs w:val="28"/>
        </w:rPr>
        <w:t>MNasarwanji</w:t>
      </w:r>
      <w:r w:rsidR="00DF2CE6">
        <w:rPr>
          <w:rFonts w:cs="Times New Roman"/>
          <w:sz w:val="28"/>
          <w:szCs w:val="28"/>
        </w:rPr>
        <w:t>@cdc.gov</w:t>
      </w:r>
    </w:p>
    <w:p w14:paraId="59D8D0B6" w14:textId="77777777" w:rsidR="00FF4524" w:rsidRDefault="00FF4524" w:rsidP="00FF4524">
      <w:pPr>
        <w:spacing w:after="0"/>
        <w:jc w:val="center"/>
        <w:rPr>
          <w:rFonts w:cs="Times New Roman"/>
          <w:sz w:val="28"/>
          <w:szCs w:val="28"/>
        </w:rPr>
      </w:pPr>
    </w:p>
    <w:p w14:paraId="6DCBC5E8" w14:textId="77777777" w:rsidR="00FF4524" w:rsidRDefault="00FF4524" w:rsidP="00FF4524">
      <w:pPr>
        <w:spacing w:after="0"/>
        <w:jc w:val="center"/>
        <w:rPr>
          <w:rFonts w:cs="Times New Roman"/>
          <w:sz w:val="28"/>
          <w:szCs w:val="28"/>
        </w:rPr>
      </w:pPr>
    </w:p>
    <w:p w14:paraId="3D7455C9" w14:textId="682ED82E" w:rsidR="005A7AA3" w:rsidRDefault="00337823" w:rsidP="00337823">
      <w:pPr>
        <w:spacing w:after="200" w:line="276" w:lineRule="auto"/>
        <w:jc w:val="center"/>
        <w:rPr>
          <w:rFonts w:cs="Times New Roman"/>
          <w:sz w:val="28"/>
          <w:szCs w:val="28"/>
        </w:rPr>
      </w:pPr>
      <w:r>
        <w:rPr>
          <w:rFonts w:cs="Times New Roman"/>
          <w:sz w:val="28"/>
          <w:szCs w:val="28"/>
        </w:rPr>
        <w:fldChar w:fldCharType="begin"/>
      </w:r>
      <w:r>
        <w:rPr>
          <w:rFonts w:cs="Times New Roman"/>
          <w:sz w:val="28"/>
          <w:szCs w:val="28"/>
        </w:rPr>
        <w:instrText xml:space="preserve"> DATE \@ "MMMM d, yyyy" </w:instrText>
      </w:r>
      <w:r>
        <w:rPr>
          <w:rFonts w:cs="Times New Roman"/>
          <w:sz w:val="28"/>
          <w:szCs w:val="28"/>
        </w:rPr>
        <w:fldChar w:fldCharType="separate"/>
      </w:r>
      <w:r w:rsidR="003E67A1">
        <w:rPr>
          <w:rFonts w:cs="Times New Roman"/>
          <w:noProof/>
          <w:sz w:val="28"/>
          <w:szCs w:val="28"/>
        </w:rPr>
        <w:t>June 27, 2019</w:t>
      </w:r>
      <w:r>
        <w:rPr>
          <w:rFonts w:cs="Times New Roman"/>
          <w:sz w:val="28"/>
          <w:szCs w:val="28"/>
        </w:rPr>
        <w:fldChar w:fldCharType="end"/>
      </w:r>
    </w:p>
    <w:p w14:paraId="65E8BEAA" w14:textId="77777777" w:rsidR="005A7AA3" w:rsidRDefault="005A7AA3" w:rsidP="005A7AA3">
      <w:pPr>
        <w:spacing w:after="0"/>
        <w:jc w:val="center"/>
        <w:rPr>
          <w:rFonts w:cs="Times New Roman"/>
          <w:sz w:val="28"/>
          <w:szCs w:val="28"/>
        </w:rPr>
      </w:pPr>
    </w:p>
    <w:p w14:paraId="20B4DD4C" w14:textId="77777777" w:rsidR="0097430B" w:rsidRPr="005A7AA3" w:rsidRDefault="0097430B" w:rsidP="005A7AA3">
      <w:pPr>
        <w:spacing w:after="0"/>
        <w:jc w:val="center"/>
        <w:rPr>
          <w:rFonts w:cs="Times New Roman"/>
          <w:sz w:val="28"/>
          <w:szCs w:val="28"/>
        </w:rPr>
      </w:pPr>
    </w:p>
    <w:p w14:paraId="2CE771BA" w14:textId="45EB79E1" w:rsidR="005A7AA3" w:rsidRDefault="005A7AA3" w:rsidP="005A7AA3">
      <w:pPr>
        <w:tabs>
          <w:tab w:val="left" w:pos="4440"/>
          <w:tab w:val="center" w:pos="4680"/>
        </w:tabs>
        <w:spacing w:after="0"/>
        <w:jc w:val="center"/>
        <w:rPr>
          <w:rFonts w:cs="Times New Roman"/>
          <w:b/>
          <w:sz w:val="28"/>
          <w:szCs w:val="28"/>
        </w:rPr>
      </w:pPr>
      <w:r w:rsidRPr="005A7AA3">
        <w:rPr>
          <w:rFonts w:cs="Times New Roman"/>
          <w:b/>
          <w:sz w:val="28"/>
          <w:szCs w:val="28"/>
        </w:rPr>
        <w:t xml:space="preserve">Part </w:t>
      </w:r>
      <w:r>
        <w:rPr>
          <w:rFonts w:cs="Times New Roman"/>
          <w:b/>
          <w:sz w:val="28"/>
          <w:szCs w:val="28"/>
        </w:rPr>
        <w:t>A</w:t>
      </w:r>
      <w:r w:rsidRPr="005A7AA3">
        <w:rPr>
          <w:rFonts w:cs="Times New Roman"/>
          <w:b/>
          <w:sz w:val="28"/>
          <w:szCs w:val="28"/>
        </w:rPr>
        <w:t xml:space="preserve">: </w:t>
      </w:r>
      <w:r>
        <w:rPr>
          <w:rFonts w:cs="Times New Roman"/>
          <w:b/>
          <w:sz w:val="28"/>
          <w:szCs w:val="28"/>
        </w:rPr>
        <w:t>Justification</w:t>
      </w:r>
    </w:p>
    <w:p w14:paraId="3934C748" w14:textId="77777777" w:rsidR="0097430B" w:rsidRDefault="0097430B" w:rsidP="005A7AA3">
      <w:pPr>
        <w:tabs>
          <w:tab w:val="left" w:pos="4440"/>
          <w:tab w:val="center" w:pos="4680"/>
        </w:tabs>
        <w:spacing w:after="0"/>
        <w:jc w:val="center"/>
        <w:rPr>
          <w:rFonts w:cs="Times New Roman"/>
          <w:b/>
          <w:sz w:val="28"/>
          <w:szCs w:val="28"/>
        </w:rPr>
      </w:pPr>
    </w:p>
    <w:p w14:paraId="38CDD73E" w14:textId="77777777" w:rsidR="0097430B" w:rsidRPr="005A7AA3" w:rsidRDefault="0097430B" w:rsidP="00DE69F3">
      <w:pPr>
        <w:tabs>
          <w:tab w:val="left" w:pos="4440"/>
          <w:tab w:val="center" w:pos="4680"/>
        </w:tabs>
        <w:spacing w:after="0"/>
        <w:rPr>
          <w:rFonts w:cs="Times New Roman"/>
          <w:sz w:val="28"/>
          <w:szCs w:val="28"/>
        </w:rPr>
      </w:pPr>
    </w:p>
    <w:p w14:paraId="6F580BCB" w14:textId="465AA669" w:rsidR="005A3FB1" w:rsidRDefault="005A3FB1" w:rsidP="0097430B">
      <w:pPr>
        <w:spacing w:after="200" w:line="276" w:lineRule="auto"/>
        <w:rPr>
          <w:rFonts w:cs="Times New Roman"/>
          <w:sz w:val="28"/>
          <w:szCs w:val="28"/>
        </w:rPr>
      </w:pPr>
      <w:r>
        <w:rPr>
          <w:rFonts w:cs="Times New Roman"/>
          <w:sz w:val="28"/>
          <w:szCs w:val="28"/>
        </w:rPr>
        <w:br w:type="page"/>
      </w:r>
    </w:p>
    <w:p w14:paraId="1FC964E2" w14:textId="77777777" w:rsidR="005A7AA3" w:rsidRPr="005A7AA3" w:rsidRDefault="005A7AA3" w:rsidP="005A7AA3">
      <w:pPr>
        <w:spacing w:after="200" w:line="276" w:lineRule="auto"/>
        <w:jc w:val="center"/>
        <w:rPr>
          <w:rFonts w:cs="Times New Roman"/>
          <w:szCs w:val="24"/>
        </w:rPr>
      </w:pPr>
      <w:r w:rsidRPr="005A7AA3">
        <w:rPr>
          <w:rFonts w:cs="Times New Roman"/>
          <w:b/>
          <w:szCs w:val="24"/>
        </w:rPr>
        <w:lastRenderedPageBreak/>
        <w:t>Table of Contents</w:t>
      </w:r>
    </w:p>
    <w:p w14:paraId="0C2FE894" w14:textId="77777777" w:rsidR="00FF4524" w:rsidRDefault="00FF4524">
      <w:pPr>
        <w:rPr>
          <w:rFonts w:cs="Times New Roman"/>
          <w:sz w:val="28"/>
          <w:szCs w:val="28"/>
        </w:rPr>
      </w:pPr>
    </w:p>
    <w:p w14:paraId="0DEFD75D" w14:textId="6F2DF26D" w:rsidR="007C7AC1" w:rsidRDefault="005A3FB1">
      <w:pPr>
        <w:pStyle w:val="TOC1"/>
        <w:tabs>
          <w:tab w:val="left" w:pos="440"/>
          <w:tab w:val="right" w:leader="dot" w:pos="10070"/>
        </w:tabs>
        <w:rPr>
          <w:rFonts w:asciiTheme="minorHAnsi" w:eastAsiaTheme="minorEastAsia" w:hAnsiTheme="minorHAnsi"/>
          <w:noProof/>
          <w:sz w:val="22"/>
        </w:rPr>
      </w:pPr>
      <w:r>
        <w:rPr>
          <w:rFonts w:cs="Times New Roman"/>
          <w:b/>
          <w:sz w:val="28"/>
          <w:szCs w:val="28"/>
        </w:rPr>
        <w:fldChar w:fldCharType="begin"/>
      </w:r>
      <w:r>
        <w:rPr>
          <w:rFonts w:cs="Times New Roman"/>
          <w:b/>
          <w:sz w:val="28"/>
          <w:szCs w:val="28"/>
        </w:rPr>
        <w:instrText xml:space="preserve"> TOC \o "1-1" \h \z \u </w:instrText>
      </w:r>
      <w:r>
        <w:rPr>
          <w:rFonts w:cs="Times New Roman"/>
          <w:b/>
          <w:sz w:val="28"/>
          <w:szCs w:val="28"/>
        </w:rPr>
        <w:fldChar w:fldCharType="separate"/>
      </w:r>
      <w:hyperlink w:anchor="_Toc535330648" w:history="1">
        <w:r w:rsidR="007C7AC1" w:rsidRPr="005966BF">
          <w:rPr>
            <w:rStyle w:val="Hyperlink"/>
            <w:noProof/>
          </w:rPr>
          <w:t>1.</w:t>
        </w:r>
        <w:r w:rsidR="007C7AC1">
          <w:rPr>
            <w:rFonts w:asciiTheme="minorHAnsi" w:eastAsiaTheme="minorEastAsia" w:hAnsiTheme="minorHAnsi"/>
            <w:noProof/>
            <w:sz w:val="22"/>
          </w:rPr>
          <w:tab/>
        </w:r>
        <w:r w:rsidR="007C7AC1" w:rsidRPr="005966BF">
          <w:rPr>
            <w:rStyle w:val="Hyperlink"/>
            <w:noProof/>
          </w:rPr>
          <w:t>Circumstances Making the Collection of Information Necessary</w:t>
        </w:r>
        <w:r w:rsidR="007C7AC1">
          <w:rPr>
            <w:noProof/>
            <w:webHidden/>
          </w:rPr>
          <w:tab/>
        </w:r>
        <w:r w:rsidR="007C7AC1">
          <w:rPr>
            <w:noProof/>
            <w:webHidden/>
          </w:rPr>
          <w:fldChar w:fldCharType="begin"/>
        </w:r>
        <w:r w:rsidR="007C7AC1">
          <w:rPr>
            <w:noProof/>
            <w:webHidden/>
          </w:rPr>
          <w:instrText xml:space="preserve"> PAGEREF _Toc535330648 \h </w:instrText>
        </w:r>
        <w:r w:rsidR="007C7AC1">
          <w:rPr>
            <w:noProof/>
            <w:webHidden/>
          </w:rPr>
        </w:r>
        <w:r w:rsidR="007C7AC1">
          <w:rPr>
            <w:noProof/>
            <w:webHidden/>
          </w:rPr>
          <w:fldChar w:fldCharType="separate"/>
        </w:r>
        <w:r w:rsidR="007A5BC3">
          <w:rPr>
            <w:noProof/>
            <w:webHidden/>
          </w:rPr>
          <w:t>4</w:t>
        </w:r>
        <w:r w:rsidR="007C7AC1">
          <w:rPr>
            <w:noProof/>
            <w:webHidden/>
          </w:rPr>
          <w:fldChar w:fldCharType="end"/>
        </w:r>
      </w:hyperlink>
    </w:p>
    <w:p w14:paraId="4525B3C5" w14:textId="14C6C64B" w:rsidR="007C7AC1" w:rsidRDefault="003E67A1">
      <w:pPr>
        <w:pStyle w:val="TOC1"/>
        <w:tabs>
          <w:tab w:val="left" w:pos="440"/>
          <w:tab w:val="right" w:leader="dot" w:pos="10070"/>
        </w:tabs>
        <w:rPr>
          <w:rFonts w:asciiTheme="minorHAnsi" w:eastAsiaTheme="minorEastAsia" w:hAnsiTheme="minorHAnsi"/>
          <w:noProof/>
          <w:sz w:val="22"/>
        </w:rPr>
      </w:pPr>
      <w:hyperlink w:anchor="_Toc535330649" w:history="1">
        <w:r w:rsidR="007C7AC1" w:rsidRPr="005966BF">
          <w:rPr>
            <w:rStyle w:val="Hyperlink"/>
            <w:rFonts w:eastAsia="Times New Roman"/>
            <w:noProof/>
          </w:rPr>
          <w:t>2.</w:t>
        </w:r>
        <w:r w:rsidR="007C7AC1">
          <w:rPr>
            <w:rFonts w:asciiTheme="minorHAnsi" w:eastAsiaTheme="minorEastAsia" w:hAnsiTheme="minorHAnsi"/>
            <w:noProof/>
            <w:sz w:val="22"/>
          </w:rPr>
          <w:tab/>
        </w:r>
        <w:r w:rsidR="007C7AC1" w:rsidRPr="005966BF">
          <w:rPr>
            <w:rStyle w:val="Hyperlink"/>
            <w:rFonts w:eastAsia="Times New Roman"/>
            <w:noProof/>
          </w:rPr>
          <w:t>Purpose and Use of Information collection</w:t>
        </w:r>
        <w:r w:rsidR="007C7AC1">
          <w:rPr>
            <w:noProof/>
            <w:webHidden/>
          </w:rPr>
          <w:tab/>
        </w:r>
        <w:r w:rsidR="007C7AC1">
          <w:rPr>
            <w:noProof/>
            <w:webHidden/>
          </w:rPr>
          <w:fldChar w:fldCharType="begin"/>
        </w:r>
        <w:r w:rsidR="007C7AC1">
          <w:rPr>
            <w:noProof/>
            <w:webHidden/>
          </w:rPr>
          <w:instrText xml:space="preserve"> PAGEREF _Toc535330649 \h </w:instrText>
        </w:r>
        <w:r w:rsidR="007C7AC1">
          <w:rPr>
            <w:noProof/>
            <w:webHidden/>
          </w:rPr>
        </w:r>
        <w:r w:rsidR="007C7AC1">
          <w:rPr>
            <w:noProof/>
            <w:webHidden/>
          </w:rPr>
          <w:fldChar w:fldCharType="separate"/>
        </w:r>
        <w:r w:rsidR="007A5BC3">
          <w:rPr>
            <w:noProof/>
            <w:webHidden/>
          </w:rPr>
          <w:t>7</w:t>
        </w:r>
        <w:r w:rsidR="007C7AC1">
          <w:rPr>
            <w:noProof/>
            <w:webHidden/>
          </w:rPr>
          <w:fldChar w:fldCharType="end"/>
        </w:r>
      </w:hyperlink>
    </w:p>
    <w:p w14:paraId="526E741E" w14:textId="4C6C3D5A" w:rsidR="007C7AC1" w:rsidRDefault="003E67A1">
      <w:pPr>
        <w:pStyle w:val="TOC1"/>
        <w:tabs>
          <w:tab w:val="left" w:pos="440"/>
          <w:tab w:val="right" w:leader="dot" w:pos="10070"/>
        </w:tabs>
        <w:rPr>
          <w:rFonts w:asciiTheme="minorHAnsi" w:eastAsiaTheme="minorEastAsia" w:hAnsiTheme="minorHAnsi"/>
          <w:noProof/>
          <w:sz w:val="22"/>
        </w:rPr>
      </w:pPr>
      <w:hyperlink w:anchor="_Toc535330650" w:history="1">
        <w:r w:rsidR="007C7AC1" w:rsidRPr="005966BF">
          <w:rPr>
            <w:rStyle w:val="Hyperlink"/>
            <w:noProof/>
          </w:rPr>
          <w:t>3.</w:t>
        </w:r>
        <w:r w:rsidR="007C7AC1">
          <w:rPr>
            <w:rFonts w:asciiTheme="minorHAnsi" w:eastAsiaTheme="minorEastAsia" w:hAnsiTheme="minorHAnsi"/>
            <w:noProof/>
            <w:sz w:val="22"/>
          </w:rPr>
          <w:tab/>
        </w:r>
        <w:r w:rsidR="007C7AC1" w:rsidRPr="005966BF">
          <w:rPr>
            <w:rStyle w:val="Hyperlink"/>
            <w:noProof/>
          </w:rPr>
          <w:t>Use of Improved Information Technology and Burden Reduction</w:t>
        </w:r>
        <w:r w:rsidR="007C7AC1">
          <w:rPr>
            <w:noProof/>
            <w:webHidden/>
          </w:rPr>
          <w:tab/>
        </w:r>
        <w:r w:rsidR="007C7AC1">
          <w:rPr>
            <w:noProof/>
            <w:webHidden/>
          </w:rPr>
          <w:fldChar w:fldCharType="begin"/>
        </w:r>
        <w:r w:rsidR="007C7AC1">
          <w:rPr>
            <w:noProof/>
            <w:webHidden/>
          </w:rPr>
          <w:instrText xml:space="preserve"> PAGEREF _Toc535330650 \h </w:instrText>
        </w:r>
        <w:r w:rsidR="007C7AC1">
          <w:rPr>
            <w:noProof/>
            <w:webHidden/>
          </w:rPr>
        </w:r>
        <w:r w:rsidR="007C7AC1">
          <w:rPr>
            <w:noProof/>
            <w:webHidden/>
          </w:rPr>
          <w:fldChar w:fldCharType="separate"/>
        </w:r>
        <w:r w:rsidR="007A5BC3">
          <w:rPr>
            <w:noProof/>
            <w:webHidden/>
          </w:rPr>
          <w:t>8</w:t>
        </w:r>
        <w:r w:rsidR="007C7AC1">
          <w:rPr>
            <w:noProof/>
            <w:webHidden/>
          </w:rPr>
          <w:fldChar w:fldCharType="end"/>
        </w:r>
      </w:hyperlink>
    </w:p>
    <w:p w14:paraId="72697DC9" w14:textId="48256BD5" w:rsidR="007C7AC1" w:rsidRDefault="003E67A1">
      <w:pPr>
        <w:pStyle w:val="TOC1"/>
        <w:tabs>
          <w:tab w:val="left" w:pos="440"/>
          <w:tab w:val="right" w:leader="dot" w:pos="10070"/>
        </w:tabs>
        <w:rPr>
          <w:rFonts w:asciiTheme="minorHAnsi" w:eastAsiaTheme="minorEastAsia" w:hAnsiTheme="minorHAnsi"/>
          <w:noProof/>
          <w:sz w:val="22"/>
        </w:rPr>
      </w:pPr>
      <w:hyperlink w:anchor="_Toc535330651" w:history="1">
        <w:r w:rsidR="007C7AC1" w:rsidRPr="005966BF">
          <w:rPr>
            <w:rStyle w:val="Hyperlink"/>
            <w:noProof/>
          </w:rPr>
          <w:t>4.</w:t>
        </w:r>
        <w:r w:rsidR="007C7AC1">
          <w:rPr>
            <w:rFonts w:asciiTheme="minorHAnsi" w:eastAsiaTheme="minorEastAsia" w:hAnsiTheme="minorHAnsi"/>
            <w:noProof/>
            <w:sz w:val="22"/>
          </w:rPr>
          <w:tab/>
        </w:r>
        <w:r w:rsidR="007C7AC1" w:rsidRPr="005966BF">
          <w:rPr>
            <w:rStyle w:val="Hyperlink"/>
            <w:noProof/>
          </w:rPr>
          <w:t>Efforts to Identify Duplication and Use of Similar Information</w:t>
        </w:r>
        <w:r w:rsidR="007C7AC1">
          <w:rPr>
            <w:noProof/>
            <w:webHidden/>
          </w:rPr>
          <w:tab/>
        </w:r>
        <w:r w:rsidR="007C7AC1">
          <w:rPr>
            <w:noProof/>
            <w:webHidden/>
          </w:rPr>
          <w:fldChar w:fldCharType="begin"/>
        </w:r>
        <w:r w:rsidR="007C7AC1">
          <w:rPr>
            <w:noProof/>
            <w:webHidden/>
          </w:rPr>
          <w:instrText xml:space="preserve"> PAGEREF _Toc535330651 \h </w:instrText>
        </w:r>
        <w:r w:rsidR="007C7AC1">
          <w:rPr>
            <w:noProof/>
            <w:webHidden/>
          </w:rPr>
        </w:r>
        <w:r w:rsidR="007C7AC1">
          <w:rPr>
            <w:noProof/>
            <w:webHidden/>
          </w:rPr>
          <w:fldChar w:fldCharType="separate"/>
        </w:r>
        <w:r w:rsidR="007A5BC3">
          <w:rPr>
            <w:noProof/>
            <w:webHidden/>
          </w:rPr>
          <w:t>8</w:t>
        </w:r>
        <w:r w:rsidR="007C7AC1">
          <w:rPr>
            <w:noProof/>
            <w:webHidden/>
          </w:rPr>
          <w:fldChar w:fldCharType="end"/>
        </w:r>
      </w:hyperlink>
    </w:p>
    <w:p w14:paraId="540B6E85" w14:textId="38A95905" w:rsidR="007C7AC1" w:rsidRDefault="003E67A1">
      <w:pPr>
        <w:pStyle w:val="TOC1"/>
        <w:tabs>
          <w:tab w:val="left" w:pos="440"/>
          <w:tab w:val="right" w:leader="dot" w:pos="10070"/>
        </w:tabs>
        <w:rPr>
          <w:rFonts w:asciiTheme="minorHAnsi" w:eastAsiaTheme="minorEastAsia" w:hAnsiTheme="minorHAnsi"/>
          <w:noProof/>
          <w:sz w:val="22"/>
        </w:rPr>
      </w:pPr>
      <w:hyperlink w:anchor="_Toc535330652" w:history="1">
        <w:r w:rsidR="007C7AC1" w:rsidRPr="005966BF">
          <w:rPr>
            <w:rStyle w:val="Hyperlink"/>
            <w:noProof/>
          </w:rPr>
          <w:t>5.</w:t>
        </w:r>
        <w:r w:rsidR="007C7AC1">
          <w:rPr>
            <w:rFonts w:asciiTheme="minorHAnsi" w:eastAsiaTheme="minorEastAsia" w:hAnsiTheme="minorHAnsi"/>
            <w:noProof/>
            <w:sz w:val="22"/>
          </w:rPr>
          <w:tab/>
        </w:r>
        <w:r w:rsidR="007C7AC1" w:rsidRPr="005966BF">
          <w:rPr>
            <w:rStyle w:val="Hyperlink"/>
            <w:noProof/>
          </w:rPr>
          <w:t>Impact on Small Businesses or Other Small Entities</w:t>
        </w:r>
        <w:r w:rsidR="007C7AC1">
          <w:rPr>
            <w:noProof/>
            <w:webHidden/>
          </w:rPr>
          <w:tab/>
        </w:r>
        <w:r w:rsidR="007C7AC1">
          <w:rPr>
            <w:noProof/>
            <w:webHidden/>
          </w:rPr>
          <w:fldChar w:fldCharType="begin"/>
        </w:r>
        <w:r w:rsidR="007C7AC1">
          <w:rPr>
            <w:noProof/>
            <w:webHidden/>
          </w:rPr>
          <w:instrText xml:space="preserve"> PAGEREF _Toc535330652 \h </w:instrText>
        </w:r>
        <w:r w:rsidR="007C7AC1">
          <w:rPr>
            <w:noProof/>
            <w:webHidden/>
          </w:rPr>
        </w:r>
        <w:r w:rsidR="007C7AC1">
          <w:rPr>
            <w:noProof/>
            <w:webHidden/>
          </w:rPr>
          <w:fldChar w:fldCharType="separate"/>
        </w:r>
        <w:r w:rsidR="007A5BC3">
          <w:rPr>
            <w:noProof/>
            <w:webHidden/>
          </w:rPr>
          <w:t>8</w:t>
        </w:r>
        <w:r w:rsidR="007C7AC1">
          <w:rPr>
            <w:noProof/>
            <w:webHidden/>
          </w:rPr>
          <w:fldChar w:fldCharType="end"/>
        </w:r>
      </w:hyperlink>
    </w:p>
    <w:p w14:paraId="559BD0BD" w14:textId="5B4DD92C" w:rsidR="007C7AC1" w:rsidRDefault="003E67A1">
      <w:pPr>
        <w:pStyle w:val="TOC1"/>
        <w:tabs>
          <w:tab w:val="left" w:pos="440"/>
          <w:tab w:val="right" w:leader="dot" w:pos="10070"/>
        </w:tabs>
        <w:rPr>
          <w:rFonts w:asciiTheme="minorHAnsi" w:eastAsiaTheme="minorEastAsia" w:hAnsiTheme="minorHAnsi"/>
          <w:noProof/>
          <w:sz w:val="22"/>
        </w:rPr>
      </w:pPr>
      <w:hyperlink w:anchor="_Toc535330653" w:history="1">
        <w:r w:rsidR="007C7AC1" w:rsidRPr="005966BF">
          <w:rPr>
            <w:rStyle w:val="Hyperlink"/>
            <w:noProof/>
          </w:rPr>
          <w:t>6.</w:t>
        </w:r>
        <w:r w:rsidR="007C7AC1">
          <w:rPr>
            <w:rFonts w:asciiTheme="minorHAnsi" w:eastAsiaTheme="minorEastAsia" w:hAnsiTheme="minorHAnsi"/>
            <w:noProof/>
            <w:sz w:val="22"/>
          </w:rPr>
          <w:tab/>
        </w:r>
        <w:r w:rsidR="007C7AC1" w:rsidRPr="005966BF">
          <w:rPr>
            <w:rStyle w:val="Hyperlink"/>
            <w:noProof/>
          </w:rPr>
          <w:t>Consequences of Collecting the Information Less Frequently</w:t>
        </w:r>
        <w:r w:rsidR="007C7AC1">
          <w:rPr>
            <w:noProof/>
            <w:webHidden/>
          </w:rPr>
          <w:tab/>
        </w:r>
        <w:r w:rsidR="007C7AC1">
          <w:rPr>
            <w:noProof/>
            <w:webHidden/>
          </w:rPr>
          <w:fldChar w:fldCharType="begin"/>
        </w:r>
        <w:r w:rsidR="007C7AC1">
          <w:rPr>
            <w:noProof/>
            <w:webHidden/>
          </w:rPr>
          <w:instrText xml:space="preserve"> PAGEREF _Toc535330653 \h </w:instrText>
        </w:r>
        <w:r w:rsidR="007C7AC1">
          <w:rPr>
            <w:noProof/>
            <w:webHidden/>
          </w:rPr>
        </w:r>
        <w:r w:rsidR="007C7AC1">
          <w:rPr>
            <w:noProof/>
            <w:webHidden/>
          </w:rPr>
          <w:fldChar w:fldCharType="separate"/>
        </w:r>
        <w:r w:rsidR="007A5BC3">
          <w:rPr>
            <w:noProof/>
            <w:webHidden/>
          </w:rPr>
          <w:t>8</w:t>
        </w:r>
        <w:r w:rsidR="007C7AC1">
          <w:rPr>
            <w:noProof/>
            <w:webHidden/>
          </w:rPr>
          <w:fldChar w:fldCharType="end"/>
        </w:r>
      </w:hyperlink>
    </w:p>
    <w:p w14:paraId="55A3B621" w14:textId="65F4CBB3" w:rsidR="007C7AC1" w:rsidRDefault="003E67A1">
      <w:pPr>
        <w:pStyle w:val="TOC1"/>
        <w:tabs>
          <w:tab w:val="left" w:pos="440"/>
          <w:tab w:val="right" w:leader="dot" w:pos="10070"/>
        </w:tabs>
        <w:rPr>
          <w:rFonts w:asciiTheme="minorHAnsi" w:eastAsiaTheme="minorEastAsia" w:hAnsiTheme="minorHAnsi"/>
          <w:noProof/>
          <w:sz w:val="22"/>
        </w:rPr>
      </w:pPr>
      <w:hyperlink w:anchor="_Toc535330654" w:history="1">
        <w:r w:rsidR="007C7AC1" w:rsidRPr="005966BF">
          <w:rPr>
            <w:rStyle w:val="Hyperlink"/>
            <w:noProof/>
          </w:rPr>
          <w:t>7.</w:t>
        </w:r>
        <w:r w:rsidR="007C7AC1">
          <w:rPr>
            <w:rFonts w:asciiTheme="minorHAnsi" w:eastAsiaTheme="minorEastAsia" w:hAnsiTheme="minorHAnsi"/>
            <w:noProof/>
            <w:sz w:val="22"/>
          </w:rPr>
          <w:tab/>
        </w:r>
        <w:r w:rsidR="007C7AC1" w:rsidRPr="005966BF">
          <w:rPr>
            <w:rStyle w:val="Hyperlink"/>
            <w:noProof/>
          </w:rPr>
          <w:t>Special Circumstances Relating to the Guidelines of 5 CFR 1320.5</w:t>
        </w:r>
        <w:r w:rsidR="007C7AC1">
          <w:rPr>
            <w:noProof/>
            <w:webHidden/>
          </w:rPr>
          <w:tab/>
        </w:r>
        <w:r w:rsidR="007C7AC1">
          <w:rPr>
            <w:noProof/>
            <w:webHidden/>
          </w:rPr>
          <w:fldChar w:fldCharType="begin"/>
        </w:r>
        <w:r w:rsidR="007C7AC1">
          <w:rPr>
            <w:noProof/>
            <w:webHidden/>
          </w:rPr>
          <w:instrText xml:space="preserve"> PAGEREF _Toc535330654 \h </w:instrText>
        </w:r>
        <w:r w:rsidR="007C7AC1">
          <w:rPr>
            <w:noProof/>
            <w:webHidden/>
          </w:rPr>
        </w:r>
        <w:r w:rsidR="007C7AC1">
          <w:rPr>
            <w:noProof/>
            <w:webHidden/>
          </w:rPr>
          <w:fldChar w:fldCharType="separate"/>
        </w:r>
        <w:r w:rsidR="007A5BC3">
          <w:rPr>
            <w:noProof/>
            <w:webHidden/>
          </w:rPr>
          <w:t>9</w:t>
        </w:r>
        <w:r w:rsidR="007C7AC1">
          <w:rPr>
            <w:noProof/>
            <w:webHidden/>
          </w:rPr>
          <w:fldChar w:fldCharType="end"/>
        </w:r>
      </w:hyperlink>
    </w:p>
    <w:p w14:paraId="048EF72B" w14:textId="1B2E92EC" w:rsidR="007C7AC1" w:rsidRDefault="003E67A1">
      <w:pPr>
        <w:pStyle w:val="TOC1"/>
        <w:tabs>
          <w:tab w:val="left" w:pos="440"/>
          <w:tab w:val="right" w:leader="dot" w:pos="10070"/>
        </w:tabs>
        <w:rPr>
          <w:rFonts w:asciiTheme="minorHAnsi" w:eastAsiaTheme="minorEastAsia" w:hAnsiTheme="minorHAnsi"/>
          <w:noProof/>
          <w:sz w:val="22"/>
        </w:rPr>
      </w:pPr>
      <w:hyperlink w:anchor="_Toc535330655" w:history="1">
        <w:r w:rsidR="007C7AC1" w:rsidRPr="005966BF">
          <w:rPr>
            <w:rStyle w:val="Hyperlink"/>
            <w:noProof/>
          </w:rPr>
          <w:t>8.</w:t>
        </w:r>
        <w:r w:rsidR="007C7AC1">
          <w:rPr>
            <w:rFonts w:asciiTheme="minorHAnsi" w:eastAsiaTheme="minorEastAsia" w:hAnsiTheme="minorHAnsi"/>
            <w:noProof/>
            <w:sz w:val="22"/>
          </w:rPr>
          <w:tab/>
        </w:r>
        <w:r w:rsidR="007C7AC1" w:rsidRPr="005966BF">
          <w:rPr>
            <w:rStyle w:val="Hyperlink"/>
            <w:noProof/>
          </w:rPr>
          <w:t>Comments in Response to the Federal Register Notice and Efforts to Consult Outside the Agency</w:t>
        </w:r>
        <w:r w:rsidR="007C7AC1">
          <w:rPr>
            <w:noProof/>
            <w:webHidden/>
          </w:rPr>
          <w:tab/>
        </w:r>
        <w:r w:rsidR="007C7AC1">
          <w:rPr>
            <w:noProof/>
            <w:webHidden/>
          </w:rPr>
          <w:fldChar w:fldCharType="begin"/>
        </w:r>
        <w:r w:rsidR="007C7AC1">
          <w:rPr>
            <w:noProof/>
            <w:webHidden/>
          </w:rPr>
          <w:instrText xml:space="preserve"> PAGEREF _Toc535330655 \h </w:instrText>
        </w:r>
        <w:r w:rsidR="007C7AC1">
          <w:rPr>
            <w:noProof/>
            <w:webHidden/>
          </w:rPr>
        </w:r>
        <w:r w:rsidR="007C7AC1">
          <w:rPr>
            <w:noProof/>
            <w:webHidden/>
          </w:rPr>
          <w:fldChar w:fldCharType="separate"/>
        </w:r>
        <w:r w:rsidR="007A5BC3">
          <w:rPr>
            <w:noProof/>
            <w:webHidden/>
          </w:rPr>
          <w:t>9</w:t>
        </w:r>
        <w:r w:rsidR="007C7AC1">
          <w:rPr>
            <w:noProof/>
            <w:webHidden/>
          </w:rPr>
          <w:fldChar w:fldCharType="end"/>
        </w:r>
      </w:hyperlink>
    </w:p>
    <w:p w14:paraId="7BACE4AA" w14:textId="47CD1CDF" w:rsidR="007C7AC1" w:rsidRDefault="003E67A1">
      <w:pPr>
        <w:pStyle w:val="TOC1"/>
        <w:tabs>
          <w:tab w:val="left" w:pos="440"/>
          <w:tab w:val="right" w:leader="dot" w:pos="10070"/>
        </w:tabs>
        <w:rPr>
          <w:rFonts w:asciiTheme="minorHAnsi" w:eastAsiaTheme="minorEastAsia" w:hAnsiTheme="minorHAnsi"/>
          <w:noProof/>
          <w:sz w:val="22"/>
        </w:rPr>
      </w:pPr>
      <w:hyperlink w:anchor="_Toc535330656" w:history="1">
        <w:r w:rsidR="007C7AC1" w:rsidRPr="005966BF">
          <w:rPr>
            <w:rStyle w:val="Hyperlink"/>
            <w:noProof/>
          </w:rPr>
          <w:t>9.</w:t>
        </w:r>
        <w:r w:rsidR="007C7AC1">
          <w:rPr>
            <w:rFonts w:asciiTheme="minorHAnsi" w:eastAsiaTheme="minorEastAsia" w:hAnsiTheme="minorHAnsi"/>
            <w:noProof/>
            <w:sz w:val="22"/>
          </w:rPr>
          <w:tab/>
        </w:r>
        <w:r w:rsidR="007C7AC1" w:rsidRPr="005966BF">
          <w:rPr>
            <w:rStyle w:val="Hyperlink"/>
            <w:rFonts w:eastAsia="Times New Roman"/>
            <w:noProof/>
          </w:rPr>
          <w:t>Explanation of Any Payment or Gift to Respondents</w:t>
        </w:r>
        <w:r w:rsidR="007C7AC1">
          <w:rPr>
            <w:noProof/>
            <w:webHidden/>
          </w:rPr>
          <w:tab/>
        </w:r>
        <w:r w:rsidR="007C7AC1">
          <w:rPr>
            <w:noProof/>
            <w:webHidden/>
          </w:rPr>
          <w:fldChar w:fldCharType="begin"/>
        </w:r>
        <w:r w:rsidR="007C7AC1">
          <w:rPr>
            <w:noProof/>
            <w:webHidden/>
          </w:rPr>
          <w:instrText xml:space="preserve"> PAGEREF _Toc535330656 \h </w:instrText>
        </w:r>
        <w:r w:rsidR="007C7AC1">
          <w:rPr>
            <w:noProof/>
            <w:webHidden/>
          </w:rPr>
        </w:r>
        <w:r w:rsidR="007C7AC1">
          <w:rPr>
            <w:noProof/>
            <w:webHidden/>
          </w:rPr>
          <w:fldChar w:fldCharType="separate"/>
        </w:r>
        <w:r w:rsidR="007A5BC3">
          <w:rPr>
            <w:noProof/>
            <w:webHidden/>
          </w:rPr>
          <w:t>10</w:t>
        </w:r>
        <w:r w:rsidR="007C7AC1">
          <w:rPr>
            <w:noProof/>
            <w:webHidden/>
          </w:rPr>
          <w:fldChar w:fldCharType="end"/>
        </w:r>
      </w:hyperlink>
    </w:p>
    <w:p w14:paraId="32CD48DE" w14:textId="0C075EA5" w:rsidR="007C7AC1" w:rsidRDefault="003E67A1">
      <w:pPr>
        <w:pStyle w:val="TOC1"/>
        <w:tabs>
          <w:tab w:val="left" w:pos="660"/>
          <w:tab w:val="right" w:leader="dot" w:pos="10070"/>
        </w:tabs>
        <w:rPr>
          <w:rFonts w:asciiTheme="minorHAnsi" w:eastAsiaTheme="minorEastAsia" w:hAnsiTheme="minorHAnsi"/>
          <w:noProof/>
          <w:sz w:val="22"/>
        </w:rPr>
      </w:pPr>
      <w:hyperlink w:anchor="_Toc535330657" w:history="1">
        <w:r w:rsidR="007C7AC1" w:rsidRPr="005966BF">
          <w:rPr>
            <w:rStyle w:val="Hyperlink"/>
            <w:noProof/>
          </w:rPr>
          <w:t>10.</w:t>
        </w:r>
        <w:r w:rsidR="007C7AC1">
          <w:rPr>
            <w:rFonts w:asciiTheme="minorHAnsi" w:eastAsiaTheme="minorEastAsia" w:hAnsiTheme="minorHAnsi"/>
            <w:noProof/>
            <w:sz w:val="22"/>
          </w:rPr>
          <w:tab/>
        </w:r>
        <w:r w:rsidR="008353DE">
          <w:rPr>
            <w:rStyle w:val="Hyperlink"/>
            <w:noProof/>
          </w:rPr>
          <w:t>Assurance of</w:t>
        </w:r>
        <w:r w:rsidR="007C7AC1" w:rsidRPr="005966BF">
          <w:rPr>
            <w:rStyle w:val="Hyperlink"/>
            <w:noProof/>
          </w:rPr>
          <w:t xml:space="preserve"> Confidentiality Provided </w:t>
        </w:r>
        <w:r w:rsidR="008353DE">
          <w:rPr>
            <w:rStyle w:val="Hyperlink"/>
            <w:noProof/>
          </w:rPr>
          <w:t>to</w:t>
        </w:r>
        <w:r w:rsidR="008353DE" w:rsidRPr="005966BF">
          <w:rPr>
            <w:rStyle w:val="Hyperlink"/>
            <w:noProof/>
          </w:rPr>
          <w:t xml:space="preserve"> </w:t>
        </w:r>
        <w:r w:rsidR="007C7AC1" w:rsidRPr="005966BF">
          <w:rPr>
            <w:rStyle w:val="Hyperlink"/>
            <w:noProof/>
          </w:rPr>
          <w:t>Respondents</w:t>
        </w:r>
        <w:r w:rsidR="007C7AC1">
          <w:rPr>
            <w:noProof/>
            <w:webHidden/>
          </w:rPr>
          <w:tab/>
        </w:r>
        <w:r w:rsidR="007C7AC1">
          <w:rPr>
            <w:noProof/>
            <w:webHidden/>
          </w:rPr>
          <w:fldChar w:fldCharType="begin"/>
        </w:r>
        <w:r w:rsidR="007C7AC1">
          <w:rPr>
            <w:noProof/>
            <w:webHidden/>
          </w:rPr>
          <w:instrText xml:space="preserve"> PAGEREF _Toc535330657 \h </w:instrText>
        </w:r>
        <w:r w:rsidR="007C7AC1">
          <w:rPr>
            <w:noProof/>
            <w:webHidden/>
          </w:rPr>
        </w:r>
        <w:r w:rsidR="007C7AC1">
          <w:rPr>
            <w:noProof/>
            <w:webHidden/>
          </w:rPr>
          <w:fldChar w:fldCharType="separate"/>
        </w:r>
        <w:r w:rsidR="007A5BC3">
          <w:rPr>
            <w:noProof/>
            <w:webHidden/>
          </w:rPr>
          <w:t>10</w:t>
        </w:r>
        <w:r w:rsidR="007C7AC1">
          <w:rPr>
            <w:noProof/>
            <w:webHidden/>
          </w:rPr>
          <w:fldChar w:fldCharType="end"/>
        </w:r>
      </w:hyperlink>
    </w:p>
    <w:p w14:paraId="087130E9" w14:textId="0B0F362A" w:rsidR="007C7AC1" w:rsidRDefault="003E67A1">
      <w:pPr>
        <w:pStyle w:val="TOC1"/>
        <w:tabs>
          <w:tab w:val="left" w:pos="660"/>
          <w:tab w:val="right" w:leader="dot" w:pos="10070"/>
        </w:tabs>
        <w:rPr>
          <w:rFonts w:asciiTheme="minorHAnsi" w:eastAsiaTheme="minorEastAsia" w:hAnsiTheme="minorHAnsi"/>
          <w:noProof/>
          <w:sz w:val="22"/>
        </w:rPr>
      </w:pPr>
      <w:hyperlink w:anchor="_Toc535330658" w:history="1">
        <w:r w:rsidR="007C7AC1" w:rsidRPr="005966BF">
          <w:rPr>
            <w:rStyle w:val="Hyperlink"/>
            <w:noProof/>
          </w:rPr>
          <w:t>11.</w:t>
        </w:r>
        <w:r w:rsidR="007C7AC1">
          <w:rPr>
            <w:rFonts w:asciiTheme="minorHAnsi" w:eastAsiaTheme="minorEastAsia" w:hAnsiTheme="minorHAnsi"/>
            <w:noProof/>
            <w:sz w:val="22"/>
          </w:rPr>
          <w:tab/>
        </w:r>
        <w:r w:rsidR="007C7AC1" w:rsidRPr="005966BF">
          <w:rPr>
            <w:rStyle w:val="Hyperlink"/>
            <w:noProof/>
          </w:rPr>
          <w:t>Justification for Sensitive Questions</w:t>
        </w:r>
        <w:r w:rsidR="007C7AC1">
          <w:rPr>
            <w:noProof/>
            <w:webHidden/>
          </w:rPr>
          <w:tab/>
        </w:r>
        <w:r w:rsidR="007C7AC1">
          <w:rPr>
            <w:noProof/>
            <w:webHidden/>
          </w:rPr>
          <w:fldChar w:fldCharType="begin"/>
        </w:r>
        <w:r w:rsidR="007C7AC1">
          <w:rPr>
            <w:noProof/>
            <w:webHidden/>
          </w:rPr>
          <w:instrText xml:space="preserve"> PAGEREF _Toc535330658 \h </w:instrText>
        </w:r>
        <w:r w:rsidR="007C7AC1">
          <w:rPr>
            <w:noProof/>
            <w:webHidden/>
          </w:rPr>
        </w:r>
        <w:r w:rsidR="007C7AC1">
          <w:rPr>
            <w:noProof/>
            <w:webHidden/>
          </w:rPr>
          <w:fldChar w:fldCharType="separate"/>
        </w:r>
        <w:r w:rsidR="007A5BC3">
          <w:rPr>
            <w:noProof/>
            <w:webHidden/>
          </w:rPr>
          <w:t>11</w:t>
        </w:r>
        <w:r w:rsidR="007C7AC1">
          <w:rPr>
            <w:noProof/>
            <w:webHidden/>
          </w:rPr>
          <w:fldChar w:fldCharType="end"/>
        </w:r>
      </w:hyperlink>
    </w:p>
    <w:p w14:paraId="796E2053" w14:textId="79A64688" w:rsidR="007C7AC1" w:rsidRDefault="003E67A1">
      <w:pPr>
        <w:pStyle w:val="TOC1"/>
        <w:tabs>
          <w:tab w:val="left" w:pos="660"/>
          <w:tab w:val="right" w:leader="dot" w:pos="10070"/>
        </w:tabs>
        <w:rPr>
          <w:rFonts w:asciiTheme="minorHAnsi" w:eastAsiaTheme="minorEastAsia" w:hAnsiTheme="minorHAnsi"/>
          <w:noProof/>
          <w:sz w:val="22"/>
        </w:rPr>
      </w:pPr>
      <w:hyperlink w:anchor="_Toc535330659" w:history="1">
        <w:r w:rsidR="007C7AC1" w:rsidRPr="005966BF">
          <w:rPr>
            <w:rStyle w:val="Hyperlink"/>
            <w:noProof/>
          </w:rPr>
          <w:t>12.</w:t>
        </w:r>
        <w:r w:rsidR="007C7AC1">
          <w:rPr>
            <w:rFonts w:asciiTheme="minorHAnsi" w:eastAsiaTheme="minorEastAsia" w:hAnsiTheme="minorHAnsi"/>
            <w:noProof/>
            <w:sz w:val="22"/>
          </w:rPr>
          <w:tab/>
        </w:r>
        <w:r w:rsidR="007C7AC1" w:rsidRPr="005966BF">
          <w:rPr>
            <w:rStyle w:val="Hyperlink"/>
            <w:noProof/>
          </w:rPr>
          <w:t>Estimates of Annualized Burden Hours and Costs</w:t>
        </w:r>
        <w:r w:rsidR="007C7AC1">
          <w:rPr>
            <w:noProof/>
            <w:webHidden/>
          </w:rPr>
          <w:tab/>
        </w:r>
        <w:r w:rsidR="007C7AC1">
          <w:rPr>
            <w:noProof/>
            <w:webHidden/>
          </w:rPr>
          <w:fldChar w:fldCharType="begin"/>
        </w:r>
        <w:r w:rsidR="007C7AC1">
          <w:rPr>
            <w:noProof/>
            <w:webHidden/>
          </w:rPr>
          <w:instrText xml:space="preserve"> PAGEREF _Toc535330659 \h </w:instrText>
        </w:r>
        <w:r w:rsidR="007C7AC1">
          <w:rPr>
            <w:noProof/>
            <w:webHidden/>
          </w:rPr>
        </w:r>
        <w:r w:rsidR="007C7AC1">
          <w:rPr>
            <w:noProof/>
            <w:webHidden/>
          </w:rPr>
          <w:fldChar w:fldCharType="separate"/>
        </w:r>
        <w:r w:rsidR="007A5BC3">
          <w:rPr>
            <w:noProof/>
            <w:webHidden/>
          </w:rPr>
          <w:t>11</w:t>
        </w:r>
        <w:r w:rsidR="007C7AC1">
          <w:rPr>
            <w:noProof/>
            <w:webHidden/>
          </w:rPr>
          <w:fldChar w:fldCharType="end"/>
        </w:r>
      </w:hyperlink>
    </w:p>
    <w:p w14:paraId="10DB0D83" w14:textId="675602E7" w:rsidR="007C7AC1" w:rsidRDefault="003E67A1">
      <w:pPr>
        <w:pStyle w:val="TOC1"/>
        <w:tabs>
          <w:tab w:val="left" w:pos="660"/>
          <w:tab w:val="right" w:leader="dot" w:pos="10070"/>
        </w:tabs>
        <w:rPr>
          <w:rFonts w:asciiTheme="minorHAnsi" w:eastAsiaTheme="minorEastAsia" w:hAnsiTheme="minorHAnsi"/>
          <w:noProof/>
          <w:sz w:val="22"/>
        </w:rPr>
      </w:pPr>
      <w:hyperlink w:anchor="_Toc535330660" w:history="1">
        <w:r w:rsidR="007C7AC1" w:rsidRPr="005966BF">
          <w:rPr>
            <w:rStyle w:val="Hyperlink"/>
            <w:noProof/>
          </w:rPr>
          <w:t>13.</w:t>
        </w:r>
        <w:r w:rsidR="007C7AC1">
          <w:rPr>
            <w:rFonts w:asciiTheme="minorHAnsi" w:eastAsiaTheme="minorEastAsia" w:hAnsiTheme="minorHAnsi"/>
            <w:noProof/>
            <w:sz w:val="22"/>
          </w:rPr>
          <w:tab/>
        </w:r>
        <w:r w:rsidR="007C7AC1" w:rsidRPr="005966BF">
          <w:rPr>
            <w:rStyle w:val="Hyperlink"/>
            <w:noProof/>
          </w:rPr>
          <w:t>Estimates of Other total Annual Cost Burden to Respondents or Record Keepers</w:t>
        </w:r>
        <w:r w:rsidR="007C7AC1">
          <w:rPr>
            <w:noProof/>
            <w:webHidden/>
          </w:rPr>
          <w:tab/>
        </w:r>
        <w:r w:rsidR="007C7AC1">
          <w:rPr>
            <w:noProof/>
            <w:webHidden/>
          </w:rPr>
          <w:fldChar w:fldCharType="begin"/>
        </w:r>
        <w:r w:rsidR="007C7AC1">
          <w:rPr>
            <w:noProof/>
            <w:webHidden/>
          </w:rPr>
          <w:instrText xml:space="preserve"> PAGEREF _Toc535330660 \h </w:instrText>
        </w:r>
        <w:r w:rsidR="007C7AC1">
          <w:rPr>
            <w:noProof/>
            <w:webHidden/>
          </w:rPr>
        </w:r>
        <w:r w:rsidR="007C7AC1">
          <w:rPr>
            <w:noProof/>
            <w:webHidden/>
          </w:rPr>
          <w:fldChar w:fldCharType="separate"/>
        </w:r>
        <w:r w:rsidR="007A5BC3">
          <w:rPr>
            <w:noProof/>
            <w:webHidden/>
          </w:rPr>
          <w:t>12</w:t>
        </w:r>
        <w:r w:rsidR="007C7AC1">
          <w:rPr>
            <w:noProof/>
            <w:webHidden/>
          </w:rPr>
          <w:fldChar w:fldCharType="end"/>
        </w:r>
      </w:hyperlink>
    </w:p>
    <w:p w14:paraId="3EA209B8" w14:textId="2AE5052E" w:rsidR="007C7AC1" w:rsidRDefault="003E67A1">
      <w:pPr>
        <w:pStyle w:val="TOC1"/>
        <w:tabs>
          <w:tab w:val="left" w:pos="660"/>
          <w:tab w:val="right" w:leader="dot" w:pos="10070"/>
        </w:tabs>
        <w:rPr>
          <w:rFonts w:asciiTheme="minorHAnsi" w:eastAsiaTheme="minorEastAsia" w:hAnsiTheme="minorHAnsi"/>
          <w:noProof/>
          <w:sz w:val="22"/>
        </w:rPr>
      </w:pPr>
      <w:hyperlink w:anchor="_Toc535330661" w:history="1">
        <w:r w:rsidR="007C7AC1" w:rsidRPr="005966BF">
          <w:rPr>
            <w:rStyle w:val="Hyperlink"/>
            <w:noProof/>
          </w:rPr>
          <w:t>14.</w:t>
        </w:r>
        <w:r w:rsidR="007C7AC1">
          <w:rPr>
            <w:rFonts w:asciiTheme="minorHAnsi" w:eastAsiaTheme="minorEastAsia" w:hAnsiTheme="minorHAnsi"/>
            <w:noProof/>
            <w:sz w:val="22"/>
          </w:rPr>
          <w:tab/>
        </w:r>
        <w:r w:rsidR="007C7AC1" w:rsidRPr="005966BF">
          <w:rPr>
            <w:rStyle w:val="Hyperlink"/>
            <w:noProof/>
          </w:rPr>
          <w:t>Annualized Cost to the Federal Government</w:t>
        </w:r>
        <w:r w:rsidR="007C7AC1">
          <w:rPr>
            <w:noProof/>
            <w:webHidden/>
          </w:rPr>
          <w:tab/>
        </w:r>
        <w:r w:rsidR="007C7AC1">
          <w:rPr>
            <w:noProof/>
            <w:webHidden/>
          </w:rPr>
          <w:fldChar w:fldCharType="begin"/>
        </w:r>
        <w:r w:rsidR="007C7AC1">
          <w:rPr>
            <w:noProof/>
            <w:webHidden/>
          </w:rPr>
          <w:instrText xml:space="preserve"> PAGEREF _Toc535330661 \h </w:instrText>
        </w:r>
        <w:r w:rsidR="007C7AC1">
          <w:rPr>
            <w:noProof/>
            <w:webHidden/>
          </w:rPr>
        </w:r>
        <w:r w:rsidR="007C7AC1">
          <w:rPr>
            <w:noProof/>
            <w:webHidden/>
          </w:rPr>
          <w:fldChar w:fldCharType="separate"/>
        </w:r>
        <w:r w:rsidR="007A5BC3">
          <w:rPr>
            <w:noProof/>
            <w:webHidden/>
          </w:rPr>
          <w:t>12</w:t>
        </w:r>
        <w:r w:rsidR="007C7AC1">
          <w:rPr>
            <w:noProof/>
            <w:webHidden/>
          </w:rPr>
          <w:fldChar w:fldCharType="end"/>
        </w:r>
      </w:hyperlink>
    </w:p>
    <w:p w14:paraId="695BBB59" w14:textId="59F04954" w:rsidR="007C7AC1" w:rsidRDefault="003E67A1">
      <w:pPr>
        <w:pStyle w:val="TOC1"/>
        <w:tabs>
          <w:tab w:val="left" w:pos="660"/>
          <w:tab w:val="right" w:leader="dot" w:pos="10070"/>
        </w:tabs>
        <w:rPr>
          <w:rFonts w:asciiTheme="minorHAnsi" w:eastAsiaTheme="minorEastAsia" w:hAnsiTheme="minorHAnsi"/>
          <w:noProof/>
          <w:sz w:val="22"/>
        </w:rPr>
      </w:pPr>
      <w:hyperlink w:anchor="_Toc535330662" w:history="1">
        <w:r w:rsidR="007C7AC1" w:rsidRPr="005966BF">
          <w:rPr>
            <w:rStyle w:val="Hyperlink"/>
            <w:noProof/>
          </w:rPr>
          <w:t>15.</w:t>
        </w:r>
        <w:r w:rsidR="007C7AC1">
          <w:rPr>
            <w:rFonts w:asciiTheme="minorHAnsi" w:eastAsiaTheme="minorEastAsia" w:hAnsiTheme="minorHAnsi"/>
            <w:noProof/>
            <w:sz w:val="22"/>
          </w:rPr>
          <w:tab/>
        </w:r>
        <w:r w:rsidR="007C7AC1" w:rsidRPr="005966BF">
          <w:rPr>
            <w:rStyle w:val="Hyperlink"/>
            <w:noProof/>
          </w:rPr>
          <w:t>Explanation for Program Changes or Adjustments</w:t>
        </w:r>
        <w:r w:rsidR="007C7AC1">
          <w:rPr>
            <w:noProof/>
            <w:webHidden/>
          </w:rPr>
          <w:tab/>
        </w:r>
        <w:r w:rsidR="007C7AC1">
          <w:rPr>
            <w:noProof/>
            <w:webHidden/>
          </w:rPr>
          <w:fldChar w:fldCharType="begin"/>
        </w:r>
        <w:r w:rsidR="007C7AC1">
          <w:rPr>
            <w:noProof/>
            <w:webHidden/>
          </w:rPr>
          <w:instrText xml:space="preserve"> PAGEREF _Toc535330662 \h </w:instrText>
        </w:r>
        <w:r w:rsidR="007C7AC1">
          <w:rPr>
            <w:noProof/>
            <w:webHidden/>
          </w:rPr>
        </w:r>
        <w:r w:rsidR="007C7AC1">
          <w:rPr>
            <w:noProof/>
            <w:webHidden/>
          </w:rPr>
          <w:fldChar w:fldCharType="separate"/>
        </w:r>
        <w:r w:rsidR="007A5BC3">
          <w:rPr>
            <w:noProof/>
            <w:webHidden/>
          </w:rPr>
          <w:t>13</w:t>
        </w:r>
        <w:r w:rsidR="007C7AC1">
          <w:rPr>
            <w:noProof/>
            <w:webHidden/>
          </w:rPr>
          <w:fldChar w:fldCharType="end"/>
        </w:r>
      </w:hyperlink>
    </w:p>
    <w:p w14:paraId="7F2F278F" w14:textId="36F359CC" w:rsidR="007C7AC1" w:rsidRDefault="003E67A1">
      <w:pPr>
        <w:pStyle w:val="TOC1"/>
        <w:tabs>
          <w:tab w:val="left" w:pos="660"/>
          <w:tab w:val="right" w:leader="dot" w:pos="10070"/>
        </w:tabs>
        <w:rPr>
          <w:rFonts w:asciiTheme="minorHAnsi" w:eastAsiaTheme="minorEastAsia" w:hAnsiTheme="minorHAnsi"/>
          <w:noProof/>
          <w:sz w:val="22"/>
        </w:rPr>
      </w:pPr>
      <w:hyperlink w:anchor="_Toc535330663" w:history="1">
        <w:r w:rsidR="007C7AC1" w:rsidRPr="005966BF">
          <w:rPr>
            <w:rStyle w:val="Hyperlink"/>
            <w:noProof/>
          </w:rPr>
          <w:t>16.</w:t>
        </w:r>
        <w:r w:rsidR="007C7AC1">
          <w:rPr>
            <w:rFonts w:asciiTheme="minorHAnsi" w:eastAsiaTheme="minorEastAsia" w:hAnsiTheme="minorHAnsi"/>
            <w:noProof/>
            <w:sz w:val="22"/>
          </w:rPr>
          <w:tab/>
        </w:r>
        <w:r w:rsidR="007C7AC1" w:rsidRPr="005966BF">
          <w:rPr>
            <w:rStyle w:val="Hyperlink"/>
            <w:noProof/>
          </w:rPr>
          <w:t>Plans for Tabulation and Publication and Project Time Schedule</w:t>
        </w:r>
        <w:r w:rsidR="007C7AC1">
          <w:rPr>
            <w:noProof/>
            <w:webHidden/>
          </w:rPr>
          <w:tab/>
        </w:r>
        <w:r w:rsidR="007C7AC1">
          <w:rPr>
            <w:noProof/>
            <w:webHidden/>
          </w:rPr>
          <w:fldChar w:fldCharType="begin"/>
        </w:r>
        <w:r w:rsidR="007C7AC1">
          <w:rPr>
            <w:noProof/>
            <w:webHidden/>
          </w:rPr>
          <w:instrText xml:space="preserve"> PAGEREF _Toc535330663 \h </w:instrText>
        </w:r>
        <w:r w:rsidR="007C7AC1">
          <w:rPr>
            <w:noProof/>
            <w:webHidden/>
          </w:rPr>
        </w:r>
        <w:r w:rsidR="007C7AC1">
          <w:rPr>
            <w:noProof/>
            <w:webHidden/>
          </w:rPr>
          <w:fldChar w:fldCharType="separate"/>
        </w:r>
        <w:r w:rsidR="007A5BC3">
          <w:rPr>
            <w:noProof/>
            <w:webHidden/>
          </w:rPr>
          <w:t>13</w:t>
        </w:r>
        <w:r w:rsidR="007C7AC1">
          <w:rPr>
            <w:noProof/>
            <w:webHidden/>
          </w:rPr>
          <w:fldChar w:fldCharType="end"/>
        </w:r>
      </w:hyperlink>
    </w:p>
    <w:p w14:paraId="4F0D9E2C" w14:textId="1F6889EB" w:rsidR="007C7AC1" w:rsidRDefault="003E67A1">
      <w:pPr>
        <w:pStyle w:val="TOC1"/>
        <w:tabs>
          <w:tab w:val="left" w:pos="660"/>
          <w:tab w:val="right" w:leader="dot" w:pos="10070"/>
        </w:tabs>
        <w:rPr>
          <w:rFonts w:asciiTheme="minorHAnsi" w:eastAsiaTheme="minorEastAsia" w:hAnsiTheme="minorHAnsi"/>
          <w:noProof/>
          <w:sz w:val="22"/>
        </w:rPr>
      </w:pPr>
      <w:hyperlink w:anchor="_Toc535330664" w:history="1">
        <w:r w:rsidR="007C7AC1" w:rsidRPr="005966BF">
          <w:rPr>
            <w:rStyle w:val="Hyperlink"/>
            <w:rFonts w:eastAsia="Times New Roman"/>
            <w:noProof/>
          </w:rPr>
          <w:t>17.</w:t>
        </w:r>
        <w:r w:rsidR="007C7AC1">
          <w:rPr>
            <w:rFonts w:asciiTheme="minorHAnsi" w:eastAsiaTheme="minorEastAsia" w:hAnsiTheme="minorHAnsi"/>
            <w:noProof/>
            <w:sz w:val="22"/>
          </w:rPr>
          <w:tab/>
        </w:r>
        <w:r w:rsidR="007C7AC1" w:rsidRPr="005966BF">
          <w:rPr>
            <w:rStyle w:val="Hyperlink"/>
            <w:rFonts w:eastAsia="Times New Roman"/>
            <w:noProof/>
          </w:rPr>
          <w:t>Reason(s) Display of OMB Expiration Date is Inappropriate</w:t>
        </w:r>
        <w:r w:rsidR="007C7AC1">
          <w:rPr>
            <w:noProof/>
            <w:webHidden/>
          </w:rPr>
          <w:tab/>
        </w:r>
        <w:r w:rsidR="007C7AC1">
          <w:rPr>
            <w:noProof/>
            <w:webHidden/>
          </w:rPr>
          <w:fldChar w:fldCharType="begin"/>
        </w:r>
        <w:r w:rsidR="007C7AC1">
          <w:rPr>
            <w:noProof/>
            <w:webHidden/>
          </w:rPr>
          <w:instrText xml:space="preserve"> PAGEREF _Toc535330664 \h </w:instrText>
        </w:r>
        <w:r w:rsidR="007C7AC1">
          <w:rPr>
            <w:noProof/>
            <w:webHidden/>
          </w:rPr>
        </w:r>
        <w:r w:rsidR="007C7AC1">
          <w:rPr>
            <w:noProof/>
            <w:webHidden/>
          </w:rPr>
          <w:fldChar w:fldCharType="separate"/>
        </w:r>
        <w:r w:rsidR="007A5BC3">
          <w:rPr>
            <w:noProof/>
            <w:webHidden/>
          </w:rPr>
          <w:t>15</w:t>
        </w:r>
        <w:r w:rsidR="007C7AC1">
          <w:rPr>
            <w:noProof/>
            <w:webHidden/>
          </w:rPr>
          <w:fldChar w:fldCharType="end"/>
        </w:r>
      </w:hyperlink>
    </w:p>
    <w:p w14:paraId="5879D653" w14:textId="28EE0273" w:rsidR="007C7AC1" w:rsidRDefault="003E67A1">
      <w:pPr>
        <w:pStyle w:val="TOC1"/>
        <w:tabs>
          <w:tab w:val="left" w:pos="660"/>
          <w:tab w:val="right" w:leader="dot" w:pos="10070"/>
        </w:tabs>
        <w:rPr>
          <w:rFonts w:asciiTheme="minorHAnsi" w:eastAsiaTheme="minorEastAsia" w:hAnsiTheme="minorHAnsi"/>
          <w:noProof/>
          <w:sz w:val="22"/>
        </w:rPr>
      </w:pPr>
      <w:hyperlink w:anchor="_Toc535330665" w:history="1">
        <w:r w:rsidR="007C7AC1" w:rsidRPr="005966BF">
          <w:rPr>
            <w:rStyle w:val="Hyperlink"/>
            <w:rFonts w:eastAsia="Times New Roman"/>
            <w:noProof/>
          </w:rPr>
          <w:t>18.</w:t>
        </w:r>
        <w:r w:rsidR="007C7AC1">
          <w:rPr>
            <w:rFonts w:asciiTheme="minorHAnsi" w:eastAsiaTheme="minorEastAsia" w:hAnsiTheme="minorHAnsi"/>
            <w:noProof/>
            <w:sz w:val="22"/>
          </w:rPr>
          <w:tab/>
        </w:r>
        <w:r w:rsidR="007C7AC1" w:rsidRPr="005966BF">
          <w:rPr>
            <w:rStyle w:val="Hyperlink"/>
            <w:rFonts w:eastAsia="Times New Roman"/>
            <w:noProof/>
          </w:rPr>
          <w:t>Exceptions to Certification for Paperwork Reduction Act Submissions</w:t>
        </w:r>
        <w:r w:rsidR="007C7AC1">
          <w:rPr>
            <w:noProof/>
            <w:webHidden/>
          </w:rPr>
          <w:tab/>
        </w:r>
        <w:r w:rsidR="007C7AC1">
          <w:rPr>
            <w:noProof/>
            <w:webHidden/>
          </w:rPr>
          <w:fldChar w:fldCharType="begin"/>
        </w:r>
        <w:r w:rsidR="007C7AC1">
          <w:rPr>
            <w:noProof/>
            <w:webHidden/>
          </w:rPr>
          <w:instrText xml:space="preserve"> PAGEREF _Toc535330665 \h </w:instrText>
        </w:r>
        <w:r w:rsidR="007C7AC1">
          <w:rPr>
            <w:noProof/>
            <w:webHidden/>
          </w:rPr>
        </w:r>
        <w:r w:rsidR="007C7AC1">
          <w:rPr>
            <w:noProof/>
            <w:webHidden/>
          </w:rPr>
          <w:fldChar w:fldCharType="separate"/>
        </w:r>
        <w:r w:rsidR="007A5BC3">
          <w:rPr>
            <w:noProof/>
            <w:webHidden/>
          </w:rPr>
          <w:t>15</w:t>
        </w:r>
        <w:r w:rsidR="007C7AC1">
          <w:rPr>
            <w:noProof/>
            <w:webHidden/>
          </w:rPr>
          <w:fldChar w:fldCharType="end"/>
        </w:r>
      </w:hyperlink>
    </w:p>
    <w:p w14:paraId="39D94F1E" w14:textId="73BF5369" w:rsidR="00FF4524" w:rsidRPr="005631BE" w:rsidRDefault="005A3FB1" w:rsidP="005A3FB1">
      <w:pPr>
        <w:pStyle w:val="ListParagraph"/>
        <w:rPr>
          <w:rFonts w:cs="Times New Roman"/>
          <w:b/>
          <w:sz w:val="28"/>
          <w:szCs w:val="28"/>
        </w:rPr>
      </w:pPr>
      <w:r>
        <w:rPr>
          <w:rFonts w:cs="Times New Roman"/>
          <w:b/>
          <w:sz w:val="28"/>
          <w:szCs w:val="28"/>
        </w:rPr>
        <w:fldChar w:fldCharType="end"/>
      </w:r>
      <w:r w:rsidR="00FF4524" w:rsidRPr="005631BE">
        <w:rPr>
          <w:rFonts w:cs="Times New Roman"/>
          <w:b/>
          <w:sz w:val="28"/>
          <w:szCs w:val="28"/>
        </w:rPr>
        <w:br w:type="page"/>
      </w:r>
    </w:p>
    <w:p w14:paraId="60BD0451" w14:textId="77777777" w:rsidR="00FF4524" w:rsidRPr="007A6ED6" w:rsidRDefault="00FF4524" w:rsidP="00FF4524">
      <w:pPr>
        <w:spacing w:after="0"/>
        <w:jc w:val="center"/>
        <w:rPr>
          <w:rFonts w:cs="Times New Roman"/>
          <w:b/>
          <w:szCs w:val="24"/>
        </w:rPr>
      </w:pPr>
      <w:r w:rsidRPr="007A6ED6">
        <w:rPr>
          <w:rFonts w:cs="Times New Roman"/>
          <w:b/>
          <w:szCs w:val="24"/>
        </w:rPr>
        <w:lastRenderedPageBreak/>
        <w:t>List of Attachments</w:t>
      </w:r>
    </w:p>
    <w:p w14:paraId="4E5B9022" w14:textId="77777777" w:rsidR="00FF4524" w:rsidRPr="007A6ED6" w:rsidRDefault="00FF4524" w:rsidP="007A6ED6">
      <w:pPr>
        <w:rPr>
          <w:szCs w:val="24"/>
        </w:rPr>
      </w:pPr>
    </w:p>
    <w:p w14:paraId="29B55A18" w14:textId="3FE3E8F6" w:rsidR="00907ABD" w:rsidRDefault="00907ABD" w:rsidP="007A6ED6">
      <w:r w:rsidRPr="007A6ED6">
        <w:rPr>
          <w:szCs w:val="24"/>
        </w:rPr>
        <w:t xml:space="preserve">Appendix </w:t>
      </w:r>
      <w:r>
        <w:t>A – Applicable Laws and Regulation</w:t>
      </w:r>
      <w:r w:rsidR="002C7328">
        <w:t>s</w:t>
      </w:r>
    </w:p>
    <w:p w14:paraId="2D4E1A38" w14:textId="2CA058F9" w:rsidR="00907ABD" w:rsidRDefault="00907ABD" w:rsidP="007A6ED6">
      <w:r>
        <w:t>Appendix B – 60 Day Federal Register Notice</w:t>
      </w:r>
    </w:p>
    <w:p w14:paraId="1E82133D" w14:textId="079A7400" w:rsidR="002046B7" w:rsidRDefault="002046B7" w:rsidP="007A6ED6">
      <w:r>
        <w:t>Appendix B2- Response to 60 Day Federal Register Comment</w:t>
      </w:r>
    </w:p>
    <w:p w14:paraId="38E8BF3E" w14:textId="7E0E953C" w:rsidR="00B464D7" w:rsidRDefault="00CA5C13" w:rsidP="007A6ED6">
      <w:r>
        <w:t>Appendix C</w:t>
      </w:r>
      <w:r w:rsidR="00B464D7">
        <w:t xml:space="preserve"> –</w:t>
      </w:r>
      <w:r w:rsidR="00CB4CC2">
        <w:t xml:space="preserve"> </w:t>
      </w:r>
      <w:r w:rsidR="00650711">
        <w:t>Mobile e</w:t>
      </w:r>
      <w:r w:rsidR="009C2AE3">
        <w:t xml:space="preserve">quipment operator </w:t>
      </w:r>
      <w:r w:rsidR="00650711">
        <w:t>f</w:t>
      </w:r>
      <w:r w:rsidR="001C6FF1">
        <w:t xml:space="preserve">ocus group guide </w:t>
      </w:r>
    </w:p>
    <w:p w14:paraId="53FD6E69" w14:textId="551EE8FE" w:rsidR="00DD2805" w:rsidRDefault="00CA5C13" w:rsidP="007A6ED6">
      <w:r>
        <w:t>Appendix D</w:t>
      </w:r>
      <w:r w:rsidR="00524049">
        <w:t xml:space="preserve"> – </w:t>
      </w:r>
      <w:r w:rsidR="00650711">
        <w:t>Mobile e</w:t>
      </w:r>
      <w:r w:rsidR="001C6FF1">
        <w:t xml:space="preserve">quipment operator interview guide </w:t>
      </w:r>
    </w:p>
    <w:p w14:paraId="3C819786" w14:textId="13089635" w:rsidR="00524AD7" w:rsidRDefault="00B464D7" w:rsidP="007A6ED6">
      <w:r>
        <w:t xml:space="preserve">Appendix </w:t>
      </w:r>
      <w:r w:rsidR="00CA5C13">
        <w:t xml:space="preserve">E </w:t>
      </w:r>
      <w:r w:rsidR="00907ABD">
        <w:t>–</w:t>
      </w:r>
      <w:r w:rsidR="00CB4CC2">
        <w:t xml:space="preserve"> </w:t>
      </w:r>
      <w:r w:rsidR="001C6FF1">
        <w:t>Mine management interview guide</w:t>
      </w:r>
    </w:p>
    <w:p w14:paraId="43341235" w14:textId="350ECB03" w:rsidR="001C6FF1" w:rsidRDefault="00CA5C13" w:rsidP="007A6ED6">
      <w:r>
        <w:t>Appendix F</w:t>
      </w:r>
      <w:r w:rsidR="00C9399E">
        <w:t xml:space="preserve"> – </w:t>
      </w:r>
      <w:r w:rsidR="001C6FF1">
        <w:t xml:space="preserve">Screening questionnaire </w:t>
      </w:r>
    </w:p>
    <w:p w14:paraId="2F4434E6" w14:textId="6EF7FB97" w:rsidR="00C24665" w:rsidRDefault="00CA5C13" w:rsidP="007A6ED6">
      <w:r>
        <w:t>Appendix G</w:t>
      </w:r>
      <w:r w:rsidR="00F006C6">
        <w:t xml:space="preserve"> </w:t>
      </w:r>
      <w:r w:rsidR="00524AD7">
        <w:t xml:space="preserve">– </w:t>
      </w:r>
      <w:r w:rsidR="001C6FF1">
        <w:t xml:space="preserve">Preliminary survey for boot wear evaluation </w:t>
      </w:r>
    </w:p>
    <w:p w14:paraId="66AE16BF" w14:textId="7DCD401D" w:rsidR="00524AD7" w:rsidRDefault="00CA5C13" w:rsidP="007A6ED6">
      <w:r>
        <w:t>Appendix H</w:t>
      </w:r>
      <w:r w:rsidR="00524AD7">
        <w:t xml:space="preserve"> </w:t>
      </w:r>
      <w:r w:rsidR="00020F2E">
        <w:t>–</w:t>
      </w:r>
      <w:r w:rsidR="00524AD7">
        <w:t xml:space="preserve"> </w:t>
      </w:r>
      <w:r w:rsidR="00E2002A">
        <w:t>Recurring s</w:t>
      </w:r>
      <w:r w:rsidR="00577906" w:rsidRPr="00577906">
        <w:t xml:space="preserve">urvey for Boot Wear </w:t>
      </w:r>
      <w:r w:rsidR="00E2002A">
        <w:t>Evaluation</w:t>
      </w:r>
    </w:p>
    <w:p w14:paraId="3FAB8A42" w14:textId="6F9A029A" w:rsidR="00524AD7" w:rsidRDefault="00E72A57" w:rsidP="007A6ED6">
      <w:r>
        <w:t xml:space="preserve">Appendix </w:t>
      </w:r>
      <w:r w:rsidR="00CA5C13">
        <w:t>I</w:t>
      </w:r>
      <w:r w:rsidR="00524AD7">
        <w:t xml:space="preserve"> </w:t>
      </w:r>
      <w:r w:rsidR="00CB4CC2">
        <w:t>–</w:t>
      </w:r>
      <w:r w:rsidR="00524AD7">
        <w:t xml:space="preserve"> </w:t>
      </w:r>
      <w:r w:rsidR="00577906" w:rsidRPr="00577906">
        <w:t xml:space="preserve">Final Survey for Boot Wear </w:t>
      </w:r>
    </w:p>
    <w:p w14:paraId="4F6465CA" w14:textId="1858EFE9" w:rsidR="0085199C" w:rsidRDefault="0085199C" w:rsidP="0085199C">
      <w:r>
        <w:t>Appendix J – Talent Waiver</w:t>
      </w:r>
    </w:p>
    <w:p w14:paraId="32E3DCE5" w14:textId="7F826823" w:rsidR="00524AD7" w:rsidRDefault="00B464D7" w:rsidP="007A6ED6">
      <w:r>
        <w:t xml:space="preserve">Appendix </w:t>
      </w:r>
      <w:r w:rsidR="0085199C">
        <w:t>K</w:t>
      </w:r>
      <w:r w:rsidR="00907ABD">
        <w:t xml:space="preserve"> – </w:t>
      </w:r>
      <w:r w:rsidR="00577906" w:rsidRPr="00577906">
        <w:t>Informed consent form for ingress/egress study</w:t>
      </w:r>
    </w:p>
    <w:p w14:paraId="6A9E0BA4" w14:textId="24132165" w:rsidR="00993580" w:rsidRDefault="00524AD7" w:rsidP="007A6ED6">
      <w:r>
        <w:t xml:space="preserve">Appendix </w:t>
      </w:r>
      <w:r w:rsidR="0085199C">
        <w:t>L</w:t>
      </w:r>
      <w:r>
        <w:t xml:space="preserve"> – </w:t>
      </w:r>
      <w:r w:rsidR="00577906" w:rsidRPr="00577906">
        <w:t>Informed consent form for boot outsole wear characteristics longitudinal study</w:t>
      </w:r>
    </w:p>
    <w:p w14:paraId="4C31733C" w14:textId="280B0226" w:rsidR="00524AD7" w:rsidRDefault="00E72A57" w:rsidP="007A6ED6">
      <w:r>
        <w:t xml:space="preserve">Appendix </w:t>
      </w:r>
      <w:r w:rsidR="0085199C">
        <w:t>M</w:t>
      </w:r>
      <w:r w:rsidR="00524AD7">
        <w:t xml:space="preserve"> </w:t>
      </w:r>
      <w:r w:rsidR="00993580">
        <w:t xml:space="preserve">– </w:t>
      </w:r>
      <w:r w:rsidR="00577906" w:rsidRPr="00577906">
        <w:t>Informed consent form for boot outsole wear characteristics</w:t>
      </w:r>
    </w:p>
    <w:p w14:paraId="538A4FEF" w14:textId="6C302297" w:rsidR="00577906" w:rsidRDefault="00CA5C13" w:rsidP="007A6ED6">
      <w:r>
        <w:t>Appendix N</w:t>
      </w:r>
      <w:r w:rsidR="00BF27B5">
        <w:t xml:space="preserve"> – </w:t>
      </w:r>
      <w:r w:rsidR="00577906">
        <w:t>IRB Approval Letter</w:t>
      </w:r>
      <w:r w:rsidR="004464A4">
        <w:t xml:space="preserve"> (Ingres/Egress Study)</w:t>
      </w:r>
    </w:p>
    <w:p w14:paraId="6C18FBD3" w14:textId="40722A4B" w:rsidR="004464A4" w:rsidRDefault="004464A4" w:rsidP="004464A4">
      <w:r>
        <w:t>Appendix O – IRB Approval Letter (Boot Outsole Wear C</w:t>
      </w:r>
      <w:r w:rsidRPr="00577906">
        <w:t>haracteristics</w:t>
      </w:r>
      <w:r>
        <w:t xml:space="preserve"> study)</w:t>
      </w:r>
    </w:p>
    <w:p w14:paraId="21DB109C" w14:textId="77777777" w:rsidR="004464A4" w:rsidRDefault="004464A4" w:rsidP="007A6ED6"/>
    <w:p w14:paraId="3E1262F8" w14:textId="78B681A7" w:rsidR="002F6F05" w:rsidRPr="00C20AD1" w:rsidRDefault="002F6F05"/>
    <w:p w14:paraId="626B8BB9" w14:textId="77777777" w:rsidR="00FF4524" w:rsidRPr="00C20AD1" w:rsidRDefault="00FF4524">
      <w:r w:rsidRPr="00C20AD1">
        <w:br w:type="page"/>
      </w:r>
    </w:p>
    <w:p w14:paraId="52DC2AEC" w14:textId="07997B69" w:rsidR="00FF4524" w:rsidRPr="003351E4" w:rsidRDefault="00717612" w:rsidP="008353DE">
      <w:pPr>
        <w:spacing w:before="480"/>
        <w:rPr>
          <w:rFonts w:cs="Times New Roman"/>
          <w:szCs w:val="24"/>
        </w:rPr>
      </w:pPr>
      <w:r w:rsidRPr="006D2CFD">
        <w:rPr>
          <w:rFonts w:cs="Times New Roman"/>
          <w:noProof/>
          <w:sz w:val="28"/>
          <w:szCs w:val="28"/>
        </w:rPr>
        <mc:AlternateContent>
          <mc:Choice Requires="wps">
            <w:drawing>
              <wp:anchor distT="45720" distB="45720" distL="114300" distR="114300" simplePos="0" relativeHeight="251661312" behindDoc="0" locked="0" layoutInCell="1" allowOverlap="1" wp14:anchorId="3B1EE1A2" wp14:editId="641DE1CD">
                <wp:simplePos x="0" y="0"/>
                <wp:positionH relativeFrom="margin">
                  <wp:align>left</wp:align>
                </wp:positionH>
                <wp:positionV relativeFrom="paragraph">
                  <wp:posOffset>68239</wp:posOffset>
                </wp:positionV>
                <wp:extent cx="6176010" cy="1404620"/>
                <wp:effectExtent l="0" t="0" r="15240" b="1016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6010" cy="1404620"/>
                        </a:xfrm>
                        <a:prstGeom prst="rect">
                          <a:avLst/>
                        </a:prstGeom>
                        <a:solidFill>
                          <a:srgbClr val="FFFFFF"/>
                        </a:solidFill>
                        <a:ln w="9525">
                          <a:solidFill>
                            <a:srgbClr val="000000"/>
                          </a:solidFill>
                          <a:miter lim="800000"/>
                          <a:headEnd/>
                          <a:tailEnd/>
                        </a:ln>
                      </wps:spPr>
                      <wps:txbx>
                        <w:txbxContent>
                          <w:p w14:paraId="7AED4A43" w14:textId="7728B5F7" w:rsidR="003351E4" w:rsidRPr="00352540" w:rsidRDefault="003351E4" w:rsidP="00717612">
                            <w:pPr>
                              <w:pStyle w:val="ListParagraph"/>
                              <w:numPr>
                                <w:ilvl w:val="0"/>
                                <w:numId w:val="5"/>
                              </w:numPr>
                            </w:pPr>
                            <w:r w:rsidRPr="00352540">
                              <w:t xml:space="preserve">This submission is for an extension. There is no additional burden or time than what was originally approved. </w:t>
                            </w:r>
                          </w:p>
                          <w:p w14:paraId="7C46E7AB" w14:textId="77777777" w:rsidR="003351E4" w:rsidRDefault="003351E4" w:rsidP="00717612">
                            <w:pPr>
                              <w:pStyle w:val="ListParagraph"/>
                            </w:pPr>
                          </w:p>
                          <w:p w14:paraId="47328AB9" w14:textId="77777777" w:rsidR="003351E4" w:rsidRDefault="003351E4" w:rsidP="00717612">
                            <w:pPr>
                              <w:pStyle w:val="ListParagraph"/>
                              <w:numPr>
                                <w:ilvl w:val="0"/>
                                <w:numId w:val="5"/>
                              </w:numPr>
                            </w:pPr>
                            <w:r>
                              <w:t>The goal of this work is t</w:t>
                            </w:r>
                            <w:r w:rsidRPr="006D2CFD">
                              <w:t xml:space="preserve">o </w:t>
                            </w:r>
                            <w:r>
                              <w:t>investigate how ingress/egress systems on mobile equipment and personal protective footwear (work boots) used by miners may lead to slips, trips and falls.</w:t>
                            </w:r>
                            <w:r w:rsidRPr="006D2CFD">
                              <w:t xml:space="preserve"> </w:t>
                            </w:r>
                          </w:p>
                          <w:p w14:paraId="7900C1EE" w14:textId="77777777" w:rsidR="003351E4" w:rsidRDefault="003351E4" w:rsidP="00717612">
                            <w:pPr>
                              <w:pStyle w:val="ListParagraph"/>
                            </w:pPr>
                          </w:p>
                          <w:p w14:paraId="2D1CC8CA" w14:textId="77777777" w:rsidR="003351E4" w:rsidRDefault="003351E4" w:rsidP="00717612">
                            <w:pPr>
                              <w:pStyle w:val="ListParagraph"/>
                              <w:numPr>
                                <w:ilvl w:val="0"/>
                                <w:numId w:val="5"/>
                              </w:numPr>
                            </w:pPr>
                            <w:r>
                              <w:t xml:space="preserve">The resulting data will help </w:t>
                            </w:r>
                            <w:r w:rsidRPr="001F6E28">
                              <w:t>identify components of the ingress/egress systems</w:t>
                            </w:r>
                            <w:r>
                              <w:t xml:space="preserve"> on mobile equipment that</w:t>
                            </w:r>
                            <w:r w:rsidRPr="001F6E28">
                              <w:t xml:space="preserve"> </w:t>
                            </w:r>
                            <w:r>
                              <w:t>can</w:t>
                            </w:r>
                            <w:r w:rsidRPr="001F6E28">
                              <w:t xml:space="preserve"> be made safer</w:t>
                            </w:r>
                            <w:r>
                              <w:t xml:space="preserve"> and help</w:t>
                            </w:r>
                            <w:r w:rsidRPr="001F6E28">
                              <w:t xml:space="preserve"> determine when</w:t>
                            </w:r>
                            <w:r>
                              <w:t xml:space="preserve"> it is appropriate for mines </w:t>
                            </w:r>
                            <w:r w:rsidRPr="001F6E28">
                              <w:t xml:space="preserve">to replace </w:t>
                            </w:r>
                            <w:r>
                              <w:t>personal protective footwear.</w:t>
                            </w:r>
                          </w:p>
                          <w:p w14:paraId="444FB4A4" w14:textId="77777777" w:rsidR="003351E4" w:rsidRDefault="003351E4" w:rsidP="00717612">
                            <w:pPr>
                              <w:pStyle w:val="ListParagraph"/>
                            </w:pPr>
                          </w:p>
                          <w:p w14:paraId="40D1C774" w14:textId="77777777" w:rsidR="003351E4" w:rsidRDefault="003351E4" w:rsidP="00717612">
                            <w:pPr>
                              <w:pStyle w:val="ListParagraph"/>
                              <w:numPr>
                                <w:ilvl w:val="0"/>
                                <w:numId w:val="5"/>
                              </w:numPr>
                            </w:pPr>
                            <w:r>
                              <w:t xml:space="preserve">Data collection methods are varied and include a cross sectional study using interviews and focus groups and a longitudinal study using surveys.  </w:t>
                            </w:r>
                          </w:p>
                          <w:p w14:paraId="4ADD78BE" w14:textId="77777777" w:rsidR="003351E4" w:rsidRDefault="003351E4" w:rsidP="00717612">
                            <w:pPr>
                              <w:pStyle w:val="ListParagraph"/>
                            </w:pPr>
                          </w:p>
                          <w:p w14:paraId="2D6DF56E" w14:textId="77777777" w:rsidR="003351E4" w:rsidRPr="003351E4" w:rsidRDefault="003351E4" w:rsidP="00717612">
                            <w:pPr>
                              <w:pStyle w:val="ListParagraph"/>
                              <w:numPr>
                                <w:ilvl w:val="0"/>
                                <w:numId w:val="5"/>
                              </w:numPr>
                            </w:pPr>
                            <w:r w:rsidRPr="003351E4">
                              <w:t xml:space="preserve">All data will be collected from surface mine workers within the United States.  </w:t>
                            </w:r>
                          </w:p>
                          <w:p w14:paraId="6E6D3FB8" w14:textId="77777777" w:rsidR="003351E4" w:rsidRPr="003351E4" w:rsidRDefault="003351E4" w:rsidP="00717612">
                            <w:pPr>
                              <w:pStyle w:val="ListParagraph"/>
                            </w:pPr>
                          </w:p>
                          <w:p w14:paraId="70326FF9" w14:textId="77777777" w:rsidR="003351E4" w:rsidRPr="003351E4" w:rsidRDefault="003351E4" w:rsidP="00717612">
                            <w:pPr>
                              <w:pStyle w:val="ListParagraph"/>
                              <w:numPr>
                                <w:ilvl w:val="0"/>
                                <w:numId w:val="5"/>
                              </w:numPr>
                            </w:pPr>
                            <w:r w:rsidRPr="003351E4">
                              <w:t xml:space="preserve">The data collection using interviews and focus groups has been completed, thematic analysis was used for analysis and a publication is being drafted based on the results to make mobile equipment ingress and egress safer. </w:t>
                            </w:r>
                          </w:p>
                          <w:p w14:paraId="59FEA6A8" w14:textId="77777777" w:rsidR="003351E4" w:rsidRPr="003351E4" w:rsidRDefault="003351E4" w:rsidP="00717612">
                            <w:pPr>
                              <w:pStyle w:val="ListParagraph"/>
                            </w:pPr>
                          </w:p>
                          <w:p w14:paraId="194C56F9" w14:textId="77777777" w:rsidR="003351E4" w:rsidRPr="003351E4" w:rsidRDefault="003351E4" w:rsidP="00717612">
                            <w:pPr>
                              <w:pStyle w:val="ListParagraph"/>
                              <w:numPr>
                                <w:ilvl w:val="0"/>
                                <w:numId w:val="5"/>
                              </w:numPr>
                            </w:pPr>
                            <w:r w:rsidRPr="003351E4">
                              <w:t xml:space="preserve">The extension is requested to help complete the longitudinal study and cross-sectional study using surveys. Inferential and descriptive statistics will be used for quantitative data collected using surveys including regression and ANOVA.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5.35pt;width:486.3pt;height:110.6pt;z-index:25166131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">
                <v:textbox style="mso-fit-shape-to-text:t">
                  <w:txbxContent>
                    <w:p w14:paraId="7AED4A43" w14:textId="7728B5F7" w:rsidR="003351E4" w:rsidRPr="00352540" w:rsidRDefault="003351E4" w:rsidP="00717612">
                      <w:pPr>
                        <w:pStyle w:val="ListParagraph"/>
                        <w:numPr>
                          <w:ilvl w:val="0"/>
                          <w:numId w:val="5"/>
                        </w:numPr>
                      </w:pPr>
                      <w:r w:rsidRPr="00352540">
                        <w:t xml:space="preserve">This submission is for an extension. There is no additional burden or time than what was originally approved. </w:t>
                      </w:r>
                    </w:p>
                    <w:p w14:paraId="7C46E7AB" w14:textId="77777777" w:rsidR="003351E4" w:rsidRDefault="003351E4" w:rsidP="00717612">
                      <w:pPr>
                        <w:pStyle w:val="ListParagraph"/>
                      </w:pPr>
                    </w:p>
                    <w:p w14:paraId="47328AB9" w14:textId="77777777" w:rsidR="003351E4" w:rsidRDefault="003351E4" w:rsidP="00717612">
                      <w:pPr>
                        <w:pStyle w:val="ListParagraph"/>
                        <w:numPr>
                          <w:ilvl w:val="0"/>
                          <w:numId w:val="5"/>
                        </w:numPr>
                      </w:pPr>
                      <w:r>
                        <w:t>The goal of this work is t</w:t>
                      </w:r>
                      <w:r w:rsidRPr="006D2CFD">
                        <w:t xml:space="preserve">o </w:t>
                      </w:r>
                      <w:r>
                        <w:t>investigate how ingress/egress systems on mobile equipment and personal protective footwear (work boots) used by miners may lead to slips, trips and falls.</w:t>
                      </w:r>
                      <w:r w:rsidRPr="006D2CFD">
                        <w:t xml:space="preserve"> </w:t>
                      </w:r>
                    </w:p>
                    <w:p w14:paraId="7900C1EE" w14:textId="77777777" w:rsidR="003351E4" w:rsidRDefault="003351E4" w:rsidP="00717612">
                      <w:pPr>
                        <w:pStyle w:val="ListParagraph"/>
                      </w:pPr>
                    </w:p>
                    <w:p w14:paraId="2D1CC8CA" w14:textId="77777777" w:rsidR="003351E4" w:rsidRDefault="003351E4" w:rsidP="00717612">
                      <w:pPr>
                        <w:pStyle w:val="ListParagraph"/>
                        <w:numPr>
                          <w:ilvl w:val="0"/>
                          <w:numId w:val="5"/>
                        </w:numPr>
                      </w:pPr>
                      <w:r>
                        <w:t xml:space="preserve">The resulting data will help </w:t>
                      </w:r>
                      <w:r w:rsidRPr="001F6E28">
                        <w:t>identify components of the ingress/egress systems</w:t>
                      </w:r>
                      <w:r>
                        <w:t xml:space="preserve"> on mobile equipment that</w:t>
                      </w:r>
                      <w:r w:rsidRPr="001F6E28">
                        <w:t xml:space="preserve"> </w:t>
                      </w:r>
                      <w:r>
                        <w:t>can</w:t>
                      </w:r>
                      <w:r w:rsidRPr="001F6E28">
                        <w:t xml:space="preserve"> be made safer</w:t>
                      </w:r>
                      <w:r>
                        <w:t xml:space="preserve"> and help</w:t>
                      </w:r>
                      <w:r w:rsidRPr="001F6E28">
                        <w:t xml:space="preserve"> determine when</w:t>
                      </w:r>
                      <w:r>
                        <w:t xml:space="preserve"> it is appropriate for mines </w:t>
                      </w:r>
                      <w:r w:rsidRPr="001F6E28">
                        <w:t xml:space="preserve">to replace </w:t>
                      </w:r>
                      <w:r>
                        <w:t>personal protective footwear.</w:t>
                      </w:r>
                    </w:p>
                    <w:p w14:paraId="444FB4A4" w14:textId="77777777" w:rsidR="003351E4" w:rsidRDefault="003351E4" w:rsidP="00717612">
                      <w:pPr>
                        <w:pStyle w:val="ListParagraph"/>
                      </w:pPr>
                    </w:p>
                    <w:p w14:paraId="40D1C774" w14:textId="77777777" w:rsidR="003351E4" w:rsidRDefault="003351E4" w:rsidP="00717612">
                      <w:pPr>
                        <w:pStyle w:val="ListParagraph"/>
                        <w:numPr>
                          <w:ilvl w:val="0"/>
                          <w:numId w:val="5"/>
                        </w:numPr>
                      </w:pPr>
                      <w:r>
                        <w:t xml:space="preserve">Data collection methods are varied and include a cross sectional study using interviews and focus groups and a longitudinal study using surveys.  </w:t>
                      </w:r>
                    </w:p>
                    <w:p w14:paraId="4ADD78BE" w14:textId="77777777" w:rsidR="003351E4" w:rsidRDefault="003351E4" w:rsidP="00717612">
                      <w:pPr>
                        <w:pStyle w:val="ListParagraph"/>
                      </w:pPr>
                    </w:p>
                    <w:p w14:paraId="2D6DF56E" w14:textId="77777777" w:rsidR="003351E4" w:rsidRPr="003351E4" w:rsidRDefault="003351E4" w:rsidP="00717612">
                      <w:pPr>
                        <w:pStyle w:val="ListParagraph"/>
                        <w:numPr>
                          <w:ilvl w:val="0"/>
                          <w:numId w:val="5"/>
                        </w:numPr>
                      </w:pPr>
                      <w:r w:rsidRPr="003351E4">
                        <w:t xml:space="preserve">All data will be collected from surface mine workers within the United States.  </w:t>
                      </w:r>
                    </w:p>
                    <w:p w14:paraId="6E6D3FB8" w14:textId="77777777" w:rsidR="003351E4" w:rsidRPr="003351E4" w:rsidRDefault="003351E4" w:rsidP="00717612">
                      <w:pPr>
                        <w:pStyle w:val="ListParagraph"/>
                      </w:pPr>
                    </w:p>
                    <w:p w14:paraId="70326FF9" w14:textId="77777777" w:rsidR="003351E4" w:rsidRPr="003351E4" w:rsidRDefault="003351E4" w:rsidP="00717612">
                      <w:pPr>
                        <w:pStyle w:val="ListParagraph"/>
                        <w:numPr>
                          <w:ilvl w:val="0"/>
                          <w:numId w:val="5"/>
                        </w:numPr>
                      </w:pPr>
                      <w:r w:rsidRPr="003351E4">
                        <w:t xml:space="preserve">The data collection using interviews and focus groups has been completed, thematic analysis was used for analysis and a publication is being drafted based on the results to make mobile equipment ingress and egress safer. </w:t>
                      </w:r>
                    </w:p>
                    <w:p w14:paraId="59FEA6A8" w14:textId="77777777" w:rsidR="003351E4" w:rsidRPr="003351E4" w:rsidRDefault="003351E4" w:rsidP="00717612">
                      <w:pPr>
                        <w:pStyle w:val="ListParagraph"/>
                      </w:pPr>
                    </w:p>
                    <w:p w14:paraId="194C56F9" w14:textId="77777777" w:rsidR="003351E4" w:rsidRPr="003351E4" w:rsidRDefault="003351E4" w:rsidP="00717612">
                      <w:pPr>
                        <w:pStyle w:val="ListParagraph"/>
                        <w:numPr>
                          <w:ilvl w:val="0"/>
                          <w:numId w:val="5"/>
                        </w:numPr>
                      </w:pPr>
                      <w:r w:rsidRPr="003351E4">
                        <w:t xml:space="preserve">The extension is requested to help complete the longitudinal study and cross-sectional study using surveys. Inferential and descriptive statistics will be used for quantitative data collected using surveys including regression and ANOVA. </w:t>
                      </w:r>
                    </w:p>
                  </w:txbxContent>
                </v:textbox>
                <w10:wrap type="square" anchorx="margin"/>
              </v:shape>
            </w:pict>
          </mc:Fallback>
        </mc:AlternateContent>
      </w:r>
      <w:r w:rsidR="00917811">
        <w:rPr>
          <w:rFonts w:cs="Times New Roman"/>
          <w:szCs w:val="24"/>
        </w:rPr>
        <w:t>The Center</w:t>
      </w:r>
      <w:r w:rsidR="002856D6">
        <w:rPr>
          <w:rFonts w:cs="Times New Roman"/>
          <w:szCs w:val="24"/>
        </w:rPr>
        <w:t>s</w:t>
      </w:r>
      <w:r w:rsidR="00917811">
        <w:rPr>
          <w:rFonts w:cs="Times New Roman"/>
          <w:szCs w:val="24"/>
        </w:rPr>
        <w:t xml:space="preserve"> for Disease Control and Prevention (CDC) requests OMB approval </w:t>
      </w:r>
      <w:r w:rsidR="00FC48C2" w:rsidRPr="003351E4">
        <w:rPr>
          <w:rFonts w:cs="Times New Roman"/>
          <w:szCs w:val="24"/>
        </w:rPr>
        <w:t xml:space="preserve">for </w:t>
      </w:r>
      <w:r w:rsidR="002C7328" w:rsidRPr="003351E4">
        <w:rPr>
          <w:rFonts w:cs="Times New Roman"/>
          <w:szCs w:val="24"/>
        </w:rPr>
        <w:t>a</w:t>
      </w:r>
      <w:r w:rsidR="00691EE2" w:rsidRPr="003351E4">
        <w:rPr>
          <w:rFonts w:cs="Times New Roman"/>
          <w:szCs w:val="24"/>
        </w:rPr>
        <w:t xml:space="preserve">n </w:t>
      </w:r>
      <w:r w:rsidR="00691EE2" w:rsidRPr="003351E4">
        <w:rPr>
          <w:rFonts w:cs="Times New Roman"/>
          <w:szCs w:val="24"/>
          <w:u w:val="single"/>
        </w:rPr>
        <w:t>extension</w:t>
      </w:r>
      <w:r w:rsidR="00691EE2" w:rsidRPr="003351E4">
        <w:rPr>
          <w:rFonts w:cs="Times New Roman"/>
          <w:szCs w:val="24"/>
        </w:rPr>
        <w:t xml:space="preserve"> of a current </w:t>
      </w:r>
      <w:r w:rsidR="00993818" w:rsidRPr="003351E4">
        <w:rPr>
          <w:rFonts w:cs="Times New Roman"/>
          <w:szCs w:val="24"/>
        </w:rPr>
        <w:t xml:space="preserve">ICR </w:t>
      </w:r>
      <w:r w:rsidR="0078601E" w:rsidRPr="003351E4">
        <w:rPr>
          <w:rFonts w:cs="Times New Roman"/>
          <w:szCs w:val="24"/>
        </w:rPr>
        <w:t>(</w:t>
      </w:r>
      <w:r w:rsidR="008353DE" w:rsidRPr="003351E4">
        <w:rPr>
          <w:rFonts w:cs="Times New Roman"/>
          <w:szCs w:val="24"/>
        </w:rPr>
        <w:t>OMB Control No. 0920–1125, Expiration Date 9/30/2019</w:t>
      </w:r>
      <w:r w:rsidR="0078601E" w:rsidRPr="003351E4">
        <w:rPr>
          <w:rFonts w:cs="Times New Roman"/>
          <w:szCs w:val="24"/>
        </w:rPr>
        <w:t xml:space="preserve">) </w:t>
      </w:r>
      <w:r w:rsidR="00993818" w:rsidRPr="003351E4">
        <w:rPr>
          <w:rFonts w:cs="Times New Roman"/>
          <w:szCs w:val="24"/>
        </w:rPr>
        <w:t xml:space="preserve">for a </w:t>
      </w:r>
      <w:r w:rsidR="00917811" w:rsidRPr="003351E4">
        <w:rPr>
          <w:rFonts w:cs="Times New Roman"/>
          <w:szCs w:val="24"/>
        </w:rPr>
        <w:t>project for the National Institute for Occupational Safety and Health (NIOSH) Mining</w:t>
      </w:r>
      <w:r w:rsidR="00DF50E9" w:rsidRPr="003351E4">
        <w:rPr>
          <w:rFonts w:cs="Times New Roman"/>
          <w:szCs w:val="24"/>
        </w:rPr>
        <w:t xml:space="preserve"> Program for a </w:t>
      </w:r>
      <w:r w:rsidR="00691EE2" w:rsidRPr="003351E4">
        <w:rPr>
          <w:rFonts w:cs="Times New Roman"/>
          <w:szCs w:val="24"/>
          <w:u w:val="single"/>
        </w:rPr>
        <w:t>2</w:t>
      </w:r>
      <w:r w:rsidR="00917811" w:rsidRPr="003351E4">
        <w:rPr>
          <w:rFonts w:cs="Times New Roman"/>
          <w:szCs w:val="24"/>
          <w:u w:val="single"/>
        </w:rPr>
        <w:t>-year period</w:t>
      </w:r>
      <w:r w:rsidR="00917811" w:rsidRPr="003351E4">
        <w:rPr>
          <w:rFonts w:cs="Times New Roman"/>
          <w:szCs w:val="24"/>
        </w:rPr>
        <w:t xml:space="preserve">.  </w:t>
      </w:r>
    </w:p>
    <w:p w14:paraId="63677D18" w14:textId="4202C953" w:rsidR="00022461" w:rsidRPr="003351E4" w:rsidRDefault="0039051C" w:rsidP="000E7DBC">
      <w:pPr>
        <w:pStyle w:val="ListParagraph"/>
        <w:numPr>
          <w:ilvl w:val="0"/>
          <w:numId w:val="4"/>
        </w:numPr>
        <w:spacing w:before="480"/>
        <w:jc w:val="center"/>
        <w:rPr>
          <w:rFonts w:cs="Times New Roman"/>
          <w:b/>
          <w:sz w:val="36"/>
          <w:szCs w:val="36"/>
        </w:rPr>
      </w:pPr>
      <w:r w:rsidRPr="003351E4">
        <w:rPr>
          <w:rFonts w:cs="Times New Roman"/>
          <w:b/>
          <w:sz w:val="36"/>
          <w:szCs w:val="36"/>
        </w:rPr>
        <w:t xml:space="preserve"> </w:t>
      </w:r>
      <w:r w:rsidR="00022461" w:rsidRPr="003351E4">
        <w:rPr>
          <w:rFonts w:cs="Times New Roman"/>
          <w:b/>
          <w:sz w:val="36"/>
          <w:szCs w:val="36"/>
        </w:rPr>
        <w:t xml:space="preserve">Justification </w:t>
      </w:r>
    </w:p>
    <w:p w14:paraId="1436E800" w14:textId="77777777" w:rsidR="0013343C" w:rsidRPr="003351E4" w:rsidRDefault="0013343C" w:rsidP="0013343C">
      <w:pPr>
        <w:autoSpaceDE w:val="0"/>
        <w:autoSpaceDN w:val="0"/>
        <w:spacing w:after="0"/>
        <w:rPr>
          <w:rFonts w:ascii="Segoe UI" w:hAnsi="Segoe UI" w:cs="Segoe UI"/>
          <w:color w:val="000000"/>
          <w:sz w:val="20"/>
          <w:szCs w:val="20"/>
        </w:rPr>
      </w:pPr>
    </w:p>
    <w:p w14:paraId="196EF928" w14:textId="19777090" w:rsidR="00022461" w:rsidRPr="003351E4" w:rsidRDefault="00022461" w:rsidP="00022461">
      <w:pPr>
        <w:pStyle w:val="Heading1"/>
      </w:pPr>
      <w:bookmarkStart w:id="1" w:name="_Toc535330648"/>
      <w:r w:rsidRPr="003351E4">
        <w:t>Circumstances Making the Collection of Information Necessary</w:t>
      </w:r>
      <w:bookmarkEnd w:id="1"/>
    </w:p>
    <w:p w14:paraId="65203F0D" w14:textId="27D6CCAC" w:rsidR="00917811" w:rsidRDefault="00917811" w:rsidP="00993818">
      <w:r w:rsidRPr="003351E4">
        <w:t>This informati</w:t>
      </w:r>
      <w:r w:rsidR="0078601E" w:rsidRPr="003351E4">
        <w:t xml:space="preserve">on collection request (ICR) is </w:t>
      </w:r>
      <w:r w:rsidR="001F5CC0" w:rsidRPr="003351E4">
        <w:t>for a 2-year extension of</w:t>
      </w:r>
      <w:r w:rsidR="0078601E" w:rsidRPr="003351E4">
        <w:t xml:space="preserve"> a current ICR</w:t>
      </w:r>
      <w:r w:rsidRPr="003351E4">
        <w:t>. This collection request describes data collection tasks under the project entitled “</w:t>
      </w:r>
      <w:r w:rsidR="00DF50E9" w:rsidRPr="003351E4">
        <w:t>Slip, trip and fall hazard identification, investigation and remediation at surface mining facilities</w:t>
      </w:r>
      <w:r w:rsidRPr="003351E4">
        <w:t>”</w:t>
      </w:r>
      <w:r w:rsidR="008B797B" w:rsidRPr="003351E4">
        <w:t xml:space="preserve"> (</w:t>
      </w:r>
      <w:r w:rsidR="000806EE" w:rsidRPr="003351E4">
        <w:t>Expiration 9/30</w:t>
      </w:r>
      <w:r w:rsidR="00C37AC6" w:rsidRPr="003351E4">
        <w:t>/2019</w:t>
      </w:r>
      <w:r w:rsidR="00FC48C2" w:rsidRPr="003351E4">
        <w:t xml:space="preserve">). </w:t>
      </w:r>
      <w:r w:rsidR="00993818" w:rsidRPr="003351E4">
        <w:rPr>
          <w:rFonts w:cs="Times New Roman"/>
          <w:szCs w:val="24"/>
        </w:rPr>
        <w:t>This study</w:t>
      </w:r>
      <w:r w:rsidR="00993818" w:rsidRPr="007B7F22">
        <w:rPr>
          <w:rFonts w:cs="Times New Roman"/>
          <w:szCs w:val="24"/>
        </w:rPr>
        <w:t xml:space="preserve"> is being conducted by the National Institute for Occupational Safety and Health. NIOSH, under </w:t>
      </w:r>
      <w:r w:rsidR="0078601E">
        <w:rPr>
          <w:rFonts w:cs="Times New Roman"/>
          <w:szCs w:val="24"/>
        </w:rPr>
        <w:t>P.L. 91-173 as amended by PL 95</w:t>
      </w:r>
      <w:r w:rsidR="00993818" w:rsidRPr="007B7F22">
        <w:rPr>
          <w:rFonts w:cs="Times New Roman"/>
          <w:szCs w:val="24"/>
        </w:rPr>
        <w:t>-164 (Federal Mine Safety and Health Act of 1977)</w:t>
      </w:r>
      <w:r w:rsidR="00215D46">
        <w:rPr>
          <w:rFonts w:cs="Times New Roman"/>
          <w:szCs w:val="24"/>
        </w:rPr>
        <w:t xml:space="preserve"> </w:t>
      </w:r>
      <w:r w:rsidR="00993818" w:rsidRPr="007B7F22">
        <w:rPr>
          <w:rFonts w:cs="Times New Roman"/>
          <w:szCs w:val="24"/>
        </w:rPr>
        <w:t xml:space="preserve">(See </w:t>
      </w:r>
      <w:r w:rsidR="00D84A45">
        <w:rPr>
          <w:rFonts w:cs="Times New Roman"/>
          <w:szCs w:val="24"/>
        </w:rPr>
        <w:t>Appendix</w:t>
      </w:r>
      <w:r w:rsidR="00D84A45" w:rsidRPr="007B7F22">
        <w:rPr>
          <w:rFonts w:cs="Times New Roman"/>
          <w:szCs w:val="24"/>
        </w:rPr>
        <w:t xml:space="preserve"> </w:t>
      </w:r>
      <w:r w:rsidR="00993818" w:rsidRPr="007B7F22">
        <w:rPr>
          <w:rFonts w:cs="Times New Roman"/>
          <w:szCs w:val="24"/>
        </w:rPr>
        <w:t>A) has the responsibility to conduct research to improve working conditions and to prevent accidents and occupational diseases in underground coal and metal/nonmetal mines in the U.S.</w:t>
      </w:r>
    </w:p>
    <w:p w14:paraId="14C6B29E" w14:textId="35FB7E58" w:rsidR="00993818" w:rsidRDefault="00993818" w:rsidP="00993818">
      <w:pPr>
        <w:pStyle w:val="Heading2"/>
      </w:pPr>
      <w:r w:rsidRPr="00917811">
        <w:t>Background</w:t>
      </w:r>
    </w:p>
    <w:p w14:paraId="73D40388" w14:textId="2784659A" w:rsidR="007E013A" w:rsidRDefault="007E013A" w:rsidP="00B74EC7">
      <w:r w:rsidRPr="002814E0">
        <w:t xml:space="preserve">Moore et al. </w:t>
      </w:r>
      <w:r>
        <w:rPr>
          <w:noProof/>
        </w:rPr>
        <w:t>(2009)</w:t>
      </w:r>
      <w:r>
        <w:t xml:space="preserve"> found that nearly 50% of injuries occurred </w:t>
      </w:r>
      <w:r w:rsidRPr="00D42C3D">
        <w:t>during the ingress/egress pr</w:t>
      </w:r>
      <w:r>
        <w:t xml:space="preserve">ocess, with most during egress, and indicated that research focusing on egress from mobile equipment would be beneficial to the mining industry. </w:t>
      </w:r>
      <w:r w:rsidR="00072F9C">
        <w:t>S</w:t>
      </w:r>
      <w:r>
        <w:t xml:space="preserve">tudies </w:t>
      </w:r>
      <w:r w:rsidR="00B64E9B">
        <w:t xml:space="preserve">that </w:t>
      </w:r>
      <w:r>
        <w:t>evaluated injury narratives</w:t>
      </w:r>
      <w:r w:rsidR="002C7328">
        <w:t xml:space="preserve"> </w:t>
      </w:r>
      <w:r w:rsidR="00072F9C">
        <w:t xml:space="preserve">associated with mobile equipment </w:t>
      </w:r>
      <w:r w:rsidR="008247DF">
        <w:t>do</w:t>
      </w:r>
      <w:r>
        <w:t xml:space="preserve"> not provide adequate detail on the exact locations or cause of the </w:t>
      </w:r>
      <w:r w:rsidR="00AF25FD">
        <w:t>slip, trip or fall (</w:t>
      </w:r>
      <w:r>
        <w:t>STF</w:t>
      </w:r>
      <w:r w:rsidR="00AF25FD">
        <w:t>)</w:t>
      </w:r>
      <w:r w:rsidR="00B74EC7">
        <w:t xml:space="preserve"> incidents </w:t>
      </w:r>
      <w:r w:rsidR="00072F9C">
        <w:t xml:space="preserve">due to a lack of information in the narratives </w:t>
      </w:r>
      <w:r w:rsidR="008247DF">
        <w:t xml:space="preserve">themselves. Hence, </w:t>
      </w:r>
      <w:r>
        <w:t xml:space="preserve">it is still unclear which part of the ingress/egress system poses the greatest risk for STF. </w:t>
      </w:r>
      <w:r w:rsidR="008247DF">
        <w:t>A</w:t>
      </w:r>
      <w:r>
        <w:t xml:space="preserve"> better understanding of where, how and why STF incidents occur during ingress/egress on mobile equipment will lead to a better understanding of the problem which in turn will lead to improved designs of these systems. </w:t>
      </w:r>
    </w:p>
    <w:p w14:paraId="5BAD306F" w14:textId="5E5007A7" w:rsidR="006754E0" w:rsidRDefault="006754E0" w:rsidP="006754E0">
      <w:r>
        <w:t>Most mining companies replace footwear at a pre-determined interval or based on appearance and comfort (Chiou, Bhattacharya, &amp; Succop, 1996) with little knowledge on the actual wear of the footwear and its influence on the likelihood of a slip, trip, and fall (STF) event. Although there have been attempts to quantify wear in industrial work based on wear pattern, tread pattern, and hardness (Chiou et al., 1996), there is a lack of knowledge in the mining industry on how quickly the outsoles of work boots wear, what sorts of wear occur, and how wear patterns inf</w:t>
      </w:r>
      <w:r w:rsidR="00B74EC7">
        <w:t xml:space="preserve">luence the likelihood of slips. </w:t>
      </w:r>
      <w:r>
        <w:t xml:space="preserve">Hence, there is a need to investigate the appropriateness of mining footwear based on mine properties and worker activities and the performance and wear of work boot outsoles.  </w:t>
      </w:r>
    </w:p>
    <w:p w14:paraId="5FBF83CC" w14:textId="1E27FE26" w:rsidR="005F4978" w:rsidRPr="007D4C27" w:rsidRDefault="002562D3" w:rsidP="006754E0">
      <w:r>
        <w:t>The goal of this work is t</w:t>
      </w:r>
      <w:r w:rsidRPr="006D2CFD">
        <w:t xml:space="preserve">o </w:t>
      </w:r>
      <w:r>
        <w:t>investigate how ingress egress systems on mobile equipment and personal protective footwear (boots) used by miners may lead to slips, trips and falls</w:t>
      </w:r>
      <w:r w:rsidR="002A6449">
        <w:t xml:space="preserve"> at stone, sand and gravel surface mining facilities</w:t>
      </w:r>
      <w:r>
        <w:t>.</w:t>
      </w:r>
      <w:r w:rsidRPr="006D2CFD">
        <w:t xml:space="preserve"> </w:t>
      </w:r>
      <w:r w:rsidR="001C7F4E">
        <w:t>The project objec</w:t>
      </w:r>
      <w:r w:rsidR="001C7F4E" w:rsidRPr="00F72C5D">
        <w:t>t</w:t>
      </w:r>
      <w:r w:rsidR="001C7F4E">
        <w:t xml:space="preserve">ive will be achieved through </w:t>
      </w:r>
      <w:r w:rsidR="002C1105">
        <w:t xml:space="preserve">the </w:t>
      </w:r>
      <w:r w:rsidR="007D4C27">
        <w:t xml:space="preserve">following two </w:t>
      </w:r>
      <w:r w:rsidR="002C1105">
        <w:t>specific aims.</w:t>
      </w:r>
      <w:r w:rsidR="00C50D42">
        <w:t xml:space="preserve">  </w:t>
      </w:r>
    </w:p>
    <w:p w14:paraId="6BCC1897" w14:textId="15E413E7" w:rsidR="006E2DFE" w:rsidRDefault="00844B90" w:rsidP="000E7DBC">
      <w:pPr>
        <w:pStyle w:val="ListParagraph"/>
        <w:numPr>
          <w:ilvl w:val="0"/>
          <w:numId w:val="6"/>
        </w:numPr>
        <w:spacing w:before="120" w:after="200" w:line="276" w:lineRule="auto"/>
        <w:ind w:left="360"/>
        <w:jc w:val="left"/>
      </w:pPr>
      <w:r w:rsidRPr="008D3BDE">
        <w:t>Specific Aim 1</w:t>
      </w:r>
      <w:r w:rsidR="007D4C27" w:rsidRPr="008D3BDE">
        <w:t>:</w:t>
      </w:r>
      <w:r>
        <w:t xml:space="preserve"> </w:t>
      </w:r>
      <w:r w:rsidR="006754E0">
        <w:t>I</w:t>
      </w:r>
      <w:r w:rsidR="006754E0" w:rsidRPr="001C200D">
        <w:t xml:space="preserve">dentify </w:t>
      </w:r>
      <w:r w:rsidR="006754E0" w:rsidRPr="00A7714A">
        <w:t xml:space="preserve">elements of ingress/egress systems on haulage trucks and front end loaders that </w:t>
      </w:r>
      <w:r w:rsidR="006754E0" w:rsidRPr="001C200D">
        <w:t>pose a risk of ST</w:t>
      </w:r>
      <w:r w:rsidR="006754E0">
        <w:t xml:space="preserve">Fs and </w:t>
      </w:r>
      <w:r w:rsidR="006754E0" w:rsidRPr="00A7714A">
        <w:t>could lead to STF</w:t>
      </w:r>
      <w:r w:rsidR="006754E0">
        <w:t xml:space="preserve"> related injuries</w:t>
      </w:r>
      <w:r w:rsidR="006754E0" w:rsidRPr="00FA5286">
        <w:t>, worker behavior associated with STF incidents, and how purchasing/maintenance decisions are made for said systems</w:t>
      </w:r>
      <w:r w:rsidR="006E2DFE">
        <w:t>.</w:t>
      </w:r>
    </w:p>
    <w:p w14:paraId="16680F50" w14:textId="0C6D6A86" w:rsidR="008247DF" w:rsidRDefault="00895A95" w:rsidP="008247DF">
      <w:pPr>
        <w:pStyle w:val="ListParagraph"/>
        <w:numPr>
          <w:ilvl w:val="0"/>
          <w:numId w:val="6"/>
        </w:numPr>
        <w:spacing w:before="480" w:after="200" w:line="276" w:lineRule="auto"/>
        <w:ind w:left="360"/>
        <w:jc w:val="left"/>
      </w:pPr>
      <w:r w:rsidRPr="008D3BDE">
        <w:t>Specific Aim 2</w:t>
      </w:r>
      <w:r w:rsidR="007D4C27" w:rsidRPr="008D3BDE">
        <w:t xml:space="preserve">: </w:t>
      </w:r>
      <w:r w:rsidR="002562D3" w:rsidRPr="00E23089">
        <w:t xml:space="preserve">Provide empirical evidence </w:t>
      </w:r>
      <w:r w:rsidR="00B64E9B">
        <w:t xml:space="preserve">for work boot wear </w:t>
      </w:r>
      <w:r w:rsidR="002562D3" w:rsidRPr="00E23089">
        <w:t>and recommendations for</w:t>
      </w:r>
      <w:r w:rsidR="002562D3">
        <w:t xml:space="preserve"> work</w:t>
      </w:r>
      <w:r w:rsidR="002562D3" w:rsidRPr="00E23089">
        <w:t xml:space="preserve"> </w:t>
      </w:r>
      <w:r w:rsidR="00B64E9B">
        <w:t>boot replacement</w:t>
      </w:r>
      <w:r w:rsidR="008247DF">
        <w:t>.</w:t>
      </w:r>
    </w:p>
    <w:p w14:paraId="224F1803" w14:textId="74943C07" w:rsidR="00372D57" w:rsidRDefault="0038432F" w:rsidP="00F33CED">
      <w:pPr>
        <w:pStyle w:val="Heading2"/>
      </w:pPr>
      <w:r>
        <w:t>Information</w:t>
      </w:r>
      <w:r w:rsidR="00372D57" w:rsidRPr="00372D57">
        <w:t xml:space="preserve"> Collection system</w:t>
      </w:r>
    </w:p>
    <w:p w14:paraId="0951138F" w14:textId="36151170" w:rsidR="00844B90" w:rsidRPr="00844B90" w:rsidRDefault="00844B90" w:rsidP="008D3BDE">
      <w:pPr>
        <w:pStyle w:val="Heading3"/>
      </w:pPr>
      <w:r w:rsidRPr="00844B90">
        <w:t>Specific Aim 1</w:t>
      </w:r>
    </w:p>
    <w:p w14:paraId="23531E9B" w14:textId="3919C903" w:rsidR="00421179" w:rsidRDefault="00421179" w:rsidP="006F5E05">
      <w:r>
        <w:t>For Specific Aim 1, s</w:t>
      </w:r>
      <w:r w:rsidR="00AA5276">
        <w:t xml:space="preserve">emi-structured </w:t>
      </w:r>
      <w:r w:rsidR="008D6CF5">
        <w:t>interview</w:t>
      </w:r>
      <w:r w:rsidR="00AA5276">
        <w:t>s</w:t>
      </w:r>
      <w:r w:rsidR="008D6CF5">
        <w:t xml:space="preserve"> and focus groups will be </w:t>
      </w:r>
      <w:r w:rsidR="00AA5276">
        <w:t>conducted with mobile equipment operators</w:t>
      </w:r>
      <w:r w:rsidR="00CE377E">
        <w:t xml:space="preserve"> and </w:t>
      </w:r>
      <w:r w:rsidR="00A370EA">
        <w:t xml:space="preserve">interviews will be conducted with </w:t>
      </w:r>
      <w:r w:rsidR="00CE377E">
        <w:t>mine management</w:t>
      </w:r>
      <w:r w:rsidR="000F02BD">
        <w:t xml:space="preserve">. </w:t>
      </w:r>
      <w:r>
        <w:t>Refer to Appendix C, D and E for the focus group guide, mobile equipment interview guide and the mine management interview guide respectively.</w:t>
      </w:r>
      <w:r w:rsidRPr="00421179">
        <w:t xml:space="preserve"> </w:t>
      </w:r>
      <w:r>
        <w:t>The focus groups guides and semi-structured interview guides provide a list of questions that are of interest; however, this list may not exhaustive. If participants voluntarily talk about other areas not currently included, researchers may ask probing questions to gather more specific information.</w:t>
      </w:r>
    </w:p>
    <w:p w14:paraId="426E5E54" w14:textId="6F89AC44" w:rsidR="00CE377E" w:rsidRDefault="00CE377E" w:rsidP="008A39F7">
      <w:r>
        <w:t xml:space="preserve">Specific topic areas of interest for mobile equipment operators include: 1) experiences the participants may have had with slipping, tripping, or falling; 2) participant opinions of how and where miners may get injured while getting on and off mobile equipment; 3) general tasks conducted on the ingress/egress systems; 4) ways the ingress/egress systems could be improved; and 5) participant opinions of worker behavior associated with STF incidents. Specific topic areas of interest for mine management include: 1) experiences the participant may have had with operating mobile equipment; 3) participant opinions of how and where miners may get injured while getting on and off mobile equipment; 3) </w:t>
      </w:r>
      <w:r w:rsidRPr="00EE6D9C">
        <w:t>general tasks carried out on the ingress/egress systems and pr</w:t>
      </w:r>
      <w:r>
        <w:t xml:space="preserve">e-shift/training related issues; and 4) how purchasing decisions are made for mobile equipment. </w:t>
      </w:r>
    </w:p>
    <w:p w14:paraId="61957A66" w14:textId="2D414139" w:rsidR="006F5E05" w:rsidRPr="00AE2419" w:rsidRDefault="006F5E05" w:rsidP="006F5E05">
      <w:r>
        <w:t xml:space="preserve">For both the focus groups and semi-structured interview basic demographic information including years of mining experience, years of experience with haul trucks/front end loaders and models of haul trucks/front end loaders operated most often in the past year will be collected. </w:t>
      </w:r>
    </w:p>
    <w:p w14:paraId="25AB8865" w14:textId="3E45668C" w:rsidR="00CE377E" w:rsidRPr="00352540" w:rsidRDefault="00421179" w:rsidP="00AA5276">
      <w:r>
        <w:t xml:space="preserve">Focus groups and semi-structured interviews will be conducted in </w:t>
      </w:r>
      <w:r w:rsidR="005F5EB4">
        <w:t xml:space="preserve">a private space. </w:t>
      </w:r>
      <w:r w:rsidR="001D36F9">
        <w:t>For both the semi-</w:t>
      </w:r>
      <w:r w:rsidR="001D36F9" w:rsidRPr="00AE2419">
        <w:t xml:space="preserve">structured interview and focus groups participants will be told to not mention any particular person’s full name as part of the discussion and to use pseudo-names instead. If they inadvertently do so they will be reminded of the same, and any </w:t>
      </w:r>
      <w:r w:rsidR="001D36F9">
        <w:t>written</w:t>
      </w:r>
      <w:r w:rsidR="001D36F9" w:rsidRPr="00AE2419">
        <w:t xml:space="preserve"> record will be deleted immediately after the interview or focus group</w:t>
      </w:r>
      <w:r w:rsidR="001D36F9">
        <w:t xml:space="preserve">. </w:t>
      </w:r>
      <w:r w:rsidR="001D36F9" w:rsidRPr="00AE2419">
        <w:t xml:space="preserve">The semi-structured interviews and focus groups will be audio recorded for further analysis of the discussion. </w:t>
      </w:r>
      <w:r w:rsidR="006F5E05" w:rsidRPr="00AE2419">
        <w:t xml:space="preserve">All participants will be assigned a unique participant ID that will be used for all data collected </w:t>
      </w:r>
      <w:r w:rsidR="006F5E05" w:rsidRPr="00352540">
        <w:t>including surveys.</w:t>
      </w:r>
    </w:p>
    <w:p w14:paraId="077BE8D9" w14:textId="64B6B910" w:rsidR="00B24286" w:rsidRDefault="00B24286" w:rsidP="00AA5276">
      <w:r w:rsidRPr="00352540">
        <w:t xml:space="preserve">This part of the study has been completed; data collection has ended, data has been analyzed and a publication is being drafted based on the results to identify elements of ingress/egress systems on </w:t>
      </w:r>
      <w:r w:rsidR="001F5CC0" w:rsidRPr="00352540">
        <w:t>mobile equipment</w:t>
      </w:r>
      <w:r w:rsidRPr="00352540">
        <w:t xml:space="preserve"> that pose a risk of STFs. The publication also outlines a few ways to make mobile equipment ingress and egress safer</w:t>
      </w:r>
      <w:r w:rsidR="001F5CC0" w:rsidRPr="00352540">
        <w:t>.</w:t>
      </w:r>
    </w:p>
    <w:p w14:paraId="1D129B5D" w14:textId="1DFDBAA2" w:rsidR="008A39F7" w:rsidRPr="00AE2419" w:rsidRDefault="008A39F7" w:rsidP="001A42D1">
      <w:pPr>
        <w:pStyle w:val="Heading3"/>
      </w:pPr>
      <w:r w:rsidRPr="00AE2419">
        <w:t>Specific Aim 2</w:t>
      </w:r>
    </w:p>
    <w:p w14:paraId="78A0A3BB" w14:textId="6A44F20E" w:rsidR="00472536" w:rsidRDefault="00615BE3" w:rsidP="00615BE3">
      <w:r>
        <w:t>Specific Aim 2 can be divided into two distinct parts</w:t>
      </w:r>
      <w:r w:rsidR="00776355">
        <w:t xml:space="preserve"> 1)</w:t>
      </w:r>
      <w:r>
        <w:t xml:space="preserve"> a longitudinal study and </w:t>
      </w:r>
      <w:r w:rsidR="00776355">
        <w:t xml:space="preserve">2) </w:t>
      </w:r>
      <w:r>
        <w:t xml:space="preserve">a cross section evaluation of boot outsole </w:t>
      </w:r>
      <w:r w:rsidRPr="00AE2419">
        <w:t xml:space="preserve">wear </w:t>
      </w:r>
      <w:r>
        <w:t xml:space="preserve">characteristics. </w:t>
      </w:r>
    </w:p>
    <w:p w14:paraId="1135E6DF" w14:textId="70D9193B" w:rsidR="00F64331" w:rsidRDefault="00615BE3" w:rsidP="00DE389A">
      <w:r>
        <w:t>For the longitudinal study</w:t>
      </w:r>
      <w:r w:rsidR="000B41D9">
        <w:t>,</w:t>
      </w:r>
      <w:r>
        <w:t xml:space="preserve"> p</w:t>
      </w:r>
      <w:r w:rsidR="008A39F7" w:rsidRPr="00AE2419">
        <w:t xml:space="preserve">articipants </w:t>
      </w:r>
      <w:r w:rsidR="001F26CB" w:rsidRPr="00AE2419">
        <w:t xml:space="preserve">will </w:t>
      </w:r>
      <w:r w:rsidR="001227FB">
        <w:t>initially</w:t>
      </w:r>
      <w:r w:rsidR="000B41D9">
        <w:t xml:space="preserve"> be</w:t>
      </w:r>
      <w:r w:rsidR="001227FB">
        <w:t xml:space="preserve"> screened</w:t>
      </w:r>
      <w:r w:rsidR="00A370EA">
        <w:t xml:space="preserve"> for any lower limb disorders (Appendix F) and if eligible will </w:t>
      </w:r>
      <w:r w:rsidR="001F26CB" w:rsidRPr="00AE2419">
        <w:t>be provided</w:t>
      </w:r>
      <w:r w:rsidR="008A39F7" w:rsidRPr="00AE2419">
        <w:t xml:space="preserve"> a pair of new work boots of their choice, in accordance with their respective </w:t>
      </w:r>
      <w:r w:rsidR="00E03866" w:rsidRPr="00AE2419">
        <w:t xml:space="preserve">mine requirements and policies. When participants are provided the new boots they will be requested to </w:t>
      </w:r>
      <w:r w:rsidR="00F479E1" w:rsidRPr="00AE2419">
        <w:t xml:space="preserve">fill out a preliminary survey </w:t>
      </w:r>
      <w:r w:rsidR="00A370EA">
        <w:t xml:space="preserve">(Appendix G) </w:t>
      </w:r>
      <w:r w:rsidR="00F479E1" w:rsidRPr="00AE2419">
        <w:t xml:space="preserve">and </w:t>
      </w:r>
      <w:r w:rsidR="00E03866" w:rsidRPr="00AE2419">
        <w:t xml:space="preserve">provide some basic demographic information including age, gender, height and weight, </w:t>
      </w:r>
      <w:r w:rsidR="00472536">
        <w:t xml:space="preserve">job title, </w:t>
      </w:r>
      <w:r w:rsidR="00E03866" w:rsidRPr="00AE2419">
        <w:t xml:space="preserve">previous work history including number of years at current job, in mining and total work experience, </w:t>
      </w:r>
      <w:r w:rsidR="007473D8" w:rsidRPr="00AE2419">
        <w:t xml:space="preserve">details of current work boots including </w:t>
      </w:r>
      <w:r w:rsidR="00E03866" w:rsidRPr="00AE2419">
        <w:t xml:space="preserve">make, model and type </w:t>
      </w:r>
      <w:r w:rsidR="007473D8" w:rsidRPr="00AE2419">
        <w:t xml:space="preserve">and details of slip, trip or fall events in the past 3 months. </w:t>
      </w:r>
      <w:r w:rsidR="0038432F">
        <w:t xml:space="preserve"> </w:t>
      </w:r>
      <w:r w:rsidR="007473D8" w:rsidRPr="00AE2419">
        <w:t>T</w:t>
      </w:r>
      <w:r w:rsidR="008A39F7" w:rsidRPr="00AE2419">
        <w:t>o better understand wear patterns and risks</w:t>
      </w:r>
      <w:r w:rsidR="007473D8" w:rsidRPr="00AE2419">
        <w:t>, study participants will be requested to</w:t>
      </w:r>
      <w:r w:rsidR="00F479E1" w:rsidRPr="00AE2419">
        <w:t xml:space="preserve"> fill out a</w:t>
      </w:r>
      <w:r w:rsidR="00956CC3" w:rsidRPr="00AE2419">
        <w:t>n</w:t>
      </w:r>
      <w:r w:rsidR="00F479E1" w:rsidRPr="00AE2419">
        <w:t xml:space="preserve"> </w:t>
      </w:r>
      <w:r w:rsidR="00E2002A">
        <w:t>recurring</w:t>
      </w:r>
      <w:r w:rsidR="00F479E1" w:rsidRPr="00AE2419">
        <w:t xml:space="preserve"> survey </w:t>
      </w:r>
      <w:r w:rsidR="00A370EA">
        <w:t xml:space="preserve">(Appendix H) </w:t>
      </w:r>
      <w:r w:rsidR="0038432F">
        <w:t xml:space="preserve">bi-weekly </w:t>
      </w:r>
      <w:r w:rsidR="00F479E1" w:rsidRPr="00AE2419">
        <w:t xml:space="preserve">that records the </w:t>
      </w:r>
      <w:r w:rsidR="008A39F7" w:rsidRPr="00AE2419">
        <w:t xml:space="preserve">number of hours worked, </w:t>
      </w:r>
      <w:r w:rsidR="001F26CB" w:rsidRPr="00AE2419">
        <w:t>work locations frequented, tasks performed and details of near miss events or</w:t>
      </w:r>
      <w:r w:rsidR="008A39F7" w:rsidRPr="00AE2419">
        <w:t xml:space="preserve"> slips and trips </w:t>
      </w:r>
      <w:r w:rsidR="001F26CB" w:rsidRPr="00AE2419">
        <w:t xml:space="preserve">that may have occurred. </w:t>
      </w:r>
      <w:r w:rsidR="00A04CC5" w:rsidRPr="00AE2419">
        <w:t>Participants may be offered multiple modalities to respond to the survey (in-person, on paper, over the telephone, via e-mail or</w:t>
      </w:r>
      <w:r w:rsidR="00A04CC5" w:rsidRPr="008A39F7">
        <w:t xml:space="preserve"> using an online survey) to increase response rates.</w:t>
      </w:r>
      <w:r w:rsidR="00A04CC5">
        <w:t xml:space="preserve"> </w:t>
      </w:r>
      <w:r w:rsidR="00C979BC" w:rsidRPr="00AE2419">
        <w:t xml:space="preserve">Researchers will </w:t>
      </w:r>
      <w:r w:rsidR="00C979BC">
        <w:t xml:space="preserve">also measure the boot outsoles </w:t>
      </w:r>
      <w:r w:rsidR="00C979BC" w:rsidRPr="00AE2419">
        <w:t xml:space="preserve">at 2 to 3 month intervals for the length of the study. </w:t>
      </w:r>
      <w:r w:rsidR="008622DC">
        <w:t xml:space="preserve">If the participant or the </w:t>
      </w:r>
      <w:r w:rsidR="0073188A">
        <w:t xml:space="preserve">participating </w:t>
      </w:r>
      <w:r w:rsidR="008622DC">
        <w:t xml:space="preserve">mine </w:t>
      </w:r>
      <w:r w:rsidR="008A39F7" w:rsidRPr="008A39F7">
        <w:t>deem</w:t>
      </w:r>
      <w:r w:rsidR="0073188A">
        <w:t>s</w:t>
      </w:r>
      <w:r w:rsidR="008A39F7" w:rsidRPr="008A39F7">
        <w:t xml:space="preserve"> the </w:t>
      </w:r>
      <w:r w:rsidR="00A04CC5">
        <w:t>boots</w:t>
      </w:r>
      <w:r w:rsidR="008A39F7" w:rsidRPr="008A39F7">
        <w:t xml:space="preserve"> are unfit for use before the end of </w:t>
      </w:r>
      <w:r w:rsidR="0073188A">
        <w:t xml:space="preserve">the </w:t>
      </w:r>
      <w:r w:rsidR="001F26CB">
        <w:t>two</w:t>
      </w:r>
      <w:r w:rsidR="0073188A">
        <w:t>-</w:t>
      </w:r>
      <w:r w:rsidR="001F26CB">
        <w:t>year</w:t>
      </w:r>
      <w:r w:rsidR="008A39F7" w:rsidRPr="008A39F7">
        <w:t xml:space="preserve"> </w:t>
      </w:r>
      <w:r w:rsidR="0038432F">
        <w:t xml:space="preserve">recording </w:t>
      </w:r>
      <w:r w:rsidR="008A39F7" w:rsidRPr="008A39F7">
        <w:t>period</w:t>
      </w:r>
      <w:r w:rsidR="0073188A">
        <w:t>,</w:t>
      </w:r>
      <w:r w:rsidR="008622DC">
        <w:t xml:space="preserve"> the participant will be requested to fill out a final survey </w:t>
      </w:r>
      <w:r w:rsidR="00A370EA">
        <w:t xml:space="preserve">(Appendix I) </w:t>
      </w:r>
      <w:r w:rsidR="008622DC">
        <w:t xml:space="preserve">that assesses why </w:t>
      </w:r>
      <w:r w:rsidR="008A39F7" w:rsidRPr="008A39F7">
        <w:t xml:space="preserve">the boots were at the end of their life. </w:t>
      </w:r>
      <w:r w:rsidR="0073188A">
        <w:t xml:space="preserve">All supplied boots will then be returned to NIOSH researchers for further analysis. </w:t>
      </w:r>
      <w:r w:rsidR="001F26CB">
        <w:t>All p</w:t>
      </w:r>
      <w:r w:rsidR="008A39F7" w:rsidRPr="008A39F7">
        <w:t xml:space="preserve">articipants will be assigned a unique participant ID that will be used for all data collected including surveys. </w:t>
      </w:r>
    </w:p>
    <w:p w14:paraId="4F27DE21" w14:textId="7C56D455" w:rsidR="009C4ED9" w:rsidRDefault="009C4ED9" w:rsidP="009C4ED9">
      <w:r w:rsidRPr="00352540">
        <w:t>The extension is request</w:t>
      </w:r>
      <w:r w:rsidR="001F5CC0" w:rsidRPr="00352540">
        <w:t>ed</w:t>
      </w:r>
      <w:r w:rsidRPr="00352540">
        <w:t xml:space="preserve"> to help complete data collection for the longitudinal study. New boots have been distributed, and all required preliminary surveys (Appendix G) have been completed. We have been tracking boots for over a year now</w:t>
      </w:r>
      <w:r w:rsidR="001F5CC0" w:rsidRPr="00352540">
        <w:t xml:space="preserve"> using the bi-weekly </w:t>
      </w:r>
      <w:r w:rsidR="00E2002A" w:rsidRPr="00352540">
        <w:t>recurring</w:t>
      </w:r>
      <w:r w:rsidR="001F5CC0" w:rsidRPr="00352540">
        <w:t xml:space="preserve"> surveys (Appendix H)</w:t>
      </w:r>
      <w:r w:rsidRPr="00352540">
        <w:t xml:space="preserve">, and would like to complete data collection to have the greatest impact. Bi-weekly </w:t>
      </w:r>
      <w:r w:rsidR="00E2002A" w:rsidRPr="00352540">
        <w:t>recurring</w:t>
      </w:r>
      <w:r w:rsidRPr="00352540">
        <w:t xml:space="preserve"> surveys (Appendix H) </w:t>
      </w:r>
      <w:r w:rsidR="001F5CC0" w:rsidRPr="00352540">
        <w:t xml:space="preserve">will continue to be used to </w:t>
      </w:r>
      <w:r w:rsidRPr="00352540">
        <w:t>record information and the final survey (Appendix I) will be distributed at the end of the study.</w:t>
      </w:r>
      <w:r>
        <w:t xml:space="preserve">   </w:t>
      </w:r>
    </w:p>
    <w:p w14:paraId="472307C1" w14:textId="05E4652D" w:rsidR="00615BE3" w:rsidRPr="00352540" w:rsidRDefault="00837264" w:rsidP="00DE389A">
      <w:r>
        <w:t>For the cross sectional study</w:t>
      </w:r>
      <w:r w:rsidR="0073188A">
        <w:t>,</w:t>
      </w:r>
      <w:r>
        <w:t xml:space="preserve"> participants</w:t>
      </w:r>
      <w:r w:rsidR="0073188A">
        <w:t>’</w:t>
      </w:r>
      <w:r>
        <w:t xml:space="preserve"> current </w:t>
      </w:r>
      <w:r w:rsidR="00526D71">
        <w:t xml:space="preserve">work </w:t>
      </w:r>
      <w:r>
        <w:t xml:space="preserve">boots will be scanned and participants </w:t>
      </w:r>
      <w:r w:rsidRPr="00AE2419">
        <w:t xml:space="preserve">will be requested to </w:t>
      </w:r>
      <w:r>
        <w:t>fill out the</w:t>
      </w:r>
      <w:r w:rsidRPr="00AE2419">
        <w:t xml:space="preserve"> preliminary survey </w:t>
      </w:r>
      <w:r w:rsidR="00526D71">
        <w:t xml:space="preserve">(Appendix G) that includes </w:t>
      </w:r>
      <w:r w:rsidRPr="00AE2419">
        <w:t xml:space="preserve">basic demographic information including age, gender, height and weight, </w:t>
      </w:r>
      <w:r w:rsidR="00472536">
        <w:t xml:space="preserve">current job title, </w:t>
      </w:r>
      <w:r w:rsidR="0038432F">
        <w:t xml:space="preserve">job title, </w:t>
      </w:r>
      <w:r w:rsidRPr="00AE2419">
        <w:t>previous work history including number of years at current job, in mining and total work experience, details of current work boots including make, model and type and details of slip, trip or fall events in the past 3 months</w:t>
      </w:r>
      <w:r>
        <w:t>. All p</w:t>
      </w:r>
      <w:r w:rsidRPr="008A39F7">
        <w:t>articipants will be assigned a unique participant ID that will be used for</w:t>
      </w:r>
      <w:r w:rsidR="0073188A">
        <w:t xml:space="preserve"> managing</w:t>
      </w:r>
      <w:r w:rsidRPr="008A39F7">
        <w:t xml:space="preserve"> all data collected including surveys</w:t>
      </w:r>
      <w:r w:rsidR="0073188A">
        <w:t xml:space="preserve"> </w:t>
      </w:r>
      <w:r w:rsidR="0073188A" w:rsidRPr="00352540">
        <w:t>and boot images and scans</w:t>
      </w:r>
      <w:r w:rsidRPr="00352540">
        <w:t>.</w:t>
      </w:r>
    </w:p>
    <w:p w14:paraId="260A1FAE" w14:textId="3C882DC2" w:rsidR="009C4ED9" w:rsidRDefault="009C4ED9" w:rsidP="00DE389A">
      <w:r w:rsidRPr="00352540">
        <w:t>The extension is request</w:t>
      </w:r>
      <w:r w:rsidR="001F5CC0" w:rsidRPr="00352540">
        <w:t>ed</w:t>
      </w:r>
      <w:r w:rsidRPr="00352540">
        <w:t xml:space="preserve"> to help </w:t>
      </w:r>
      <w:r w:rsidR="001F5CC0" w:rsidRPr="00352540">
        <w:t>complete</w:t>
      </w:r>
      <w:r w:rsidRPr="00352540">
        <w:t xml:space="preserve"> data collection for the cross-sectional study. Due to the resources required for the longitudinal study, only limited data was collected from participants using the preliminary survey (Appendix G) as part of the cross-sectional study. This extension would help complete the cross-sectional study.</w:t>
      </w:r>
      <w:r>
        <w:t xml:space="preserve">  </w:t>
      </w:r>
    </w:p>
    <w:p w14:paraId="62D77AC8" w14:textId="77777777" w:rsidR="00EB0E82" w:rsidRPr="00EB0E82" w:rsidRDefault="00EB0E82" w:rsidP="009662D7">
      <w:pPr>
        <w:pStyle w:val="Heading1"/>
        <w:rPr>
          <w:rFonts w:eastAsia="Times New Roman"/>
        </w:rPr>
      </w:pPr>
      <w:bookmarkStart w:id="2" w:name="_Toc535330649"/>
      <w:r w:rsidRPr="00EB0E82">
        <w:rPr>
          <w:rFonts w:eastAsia="Times New Roman"/>
        </w:rPr>
        <w:t>Purpose and Use of Information collection</w:t>
      </w:r>
      <w:bookmarkEnd w:id="2"/>
    </w:p>
    <w:p w14:paraId="497CAFB8" w14:textId="457C0BC4" w:rsidR="00D2799D" w:rsidRPr="00352540" w:rsidRDefault="00D41684" w:rsidP="00D2799D">
      <w:r>
        <w:t>Since mining is a hazardous environment, it is extremely important for NIOSH to collect this information</w:t>
      </w:r>
      <w:r w:rsidR="00B86B74">
        <w:t xml:space="preserve"> as it is our goal to improve the health and safety of all </w:t>
      </w:r>
      <w:r w:rsidR="00427903">
        <w:t xml:space="preserve">stone, sand and gravel </w:t>
      </w:r>
      <w:r w:rsidR="00B86B74">
        <w:t>miners</w:t>
      </w:r>
      <w:r>
        <w:t xml:space="preserve">. </w:t>
      </w:r>
      <w:r w:rsidR="00D2799D" w:rsidRPr="00B45A79">
        <w:rPr>
          <w:szCs w:val="24"/>
        </w:rPr>
        <w:t xml:space="preserve">Although others have identified ingress/egress systems as large contributors to equipment-related injuries, there has been little </w:t>
      </w:r>
      <w:r w:rsidR="00427903">
        <w:rPr>
          <w:szCs w:val="24"/>
        </w:rPr>
        <w:t>research</w:t>
      </w:r>
      <w:r w:rsidR="00D2799D" w:rsidRPr="00B45A79">
        <w:rPr>
          <w:szCs w:val="24"/>
        </w:rPr>
        <w:t xml:space="preserve"> to identify what features of the ingress/egress system pose a risk for STF. </w:t>
      </w:r>
      <w:r w:rsidR="00D2799D">
        <w:rPr>
          <w:szCs w:val="24"/>
        </w:rPr>
        <w:t>I</w:t>
      </w:r>
      <w:r w:rsidR="00D2799D" w:rsidRPr="00B45A79">
        <w:rPr>
          <w:szCs w:val="24"/>
        </w:rPr>
        <w:t xml:space="preserve">dentifying </w:t>
      </w:r>
      <w:r w:rsidR="00D2799D">
        <w:rPr>
          <w:szCs w:val="24"/>
        </w:rPr>
        <w:t xml:space="preserve">features of the ingress/egress system that may lead to slip, trip and fall accidents </w:t>
      </w:r>
      <w:r w:rsidR="00D2799D" w:rsidRPr="00B45A79">
        <w:rPr>
          <w:szCs w:val="24"/>
        </w:rPr>
        <w:t xml:space="preserve">will </w:t>
      </w:r>
      <w:r w:rsidR="00D2799D">
        <w:rPr>
          <w:szCs w:val="24"/>
        </w:rPr>
        <w:t xml:space="preserve">help </w:t>
      </w:r>
      <w:r w:rsidR="00D2799D" w:rsidRPr="00B45A79">
        <w:rPr>
          <w:szCs w:val="24"/>
        </w:rPr>
        <w:t>identify components of the ingress/egress system that can be made safer by the manufacturers</w:t>
      </w:r>
      <w:r w:rsidR="00427903">
        <w:rPr>
          <w:szCs w:val="24"/>
        </w:rPr>
        <w:t xml:space="preserve">, </w:t>
      </w:r>
      <w:r w:rsidR="00D2799D" w:rsidRPr="00B45A79">
        <w:rPr>
          <w:szCs w:val="24"/>
        </w:rPr>
        <w:t xml:space="preserve">allow mining companies to make better purchasing decisions and encourage the acquisition of systems with better slip and fall protection. </w:t>
      </w:r>
      <w:r w:rsidR="001D36F9">
        <w:rPr>
          <w:szCs w:val="24"/>
        </w:rPr>
        <w:t>For S</w:t>
      </w:r>
      <w:r w:rsidR="0038432F">
        <w:rPr>
          <w:szCs w:val="24"/>
        </w:rPr>
        <w:t xml:space="preserve">pecific Aim 1, </w:t>
      </w:r>
      <w:r w:rsidR="001D36F9">
        <w:rPr>
          <w:szCs w:val="24"/>
        </w:rPr>
        <w:t>p</w:t>
      </w:r>
      <w:r w:rsidR="001D36F9">
        <w:t>articipants will only be requested to participate in one semi-</w:t>
      </w:r>
      <w:r w:rsidR="001D36F9" w:rsidRPr="00352540">
        <w:t>structured interview</w:t>
      </w:r>
      <w:r w:rsidR="0069490D" w:rsidRPr="00352540">
        <w:t xml:space="preserve"> or focus groups. </w:t>
      </w:r>
    </w:p>
    <w:p w14:paraId="08710D84" w14:textId="647B5937" w:rsidR="004F6817" w:rsidRPr="00352540" w:rsidRDefault="004F6817" w:rsidP="00D2799D">
      <w:r w:rsidRPr="00352540">
        <w:t>Data collection for specific Aim 1 has been completed. The methods adopted were adequate to address the research questions, and based on a thematic analysis of the data</w:t>
      </w:r>
      <w:r w:rsidR="00E62660" w:rsidRPr="00352540">
        <w:t>,</w:t>
      </w:r>
      <w:r w:rsidRPr="00352540">
        <w:t xml:space="preserve"> we were able to identify elements of ingress/egress systems on mobile equipment that pose a risk of STFs. The findings of this work </w:t>
      </w:r>
      <w:r w:rsidR="001F5CC0" w:rsidRPr="00352540">
        <w:t>were validated</w:t>
      </w:r>
      <w:r w:rsidRPr="00352540">
        <w:t xml:space="preserve"> </w:t>
      </w:r>
      <w:r w:rsidR="001F5CC0" w:rsidRPr="00352540">
        <w:t xml:space="preserve">against </w:t>
      </w:r>
      <w:r w:rsidRPr="00352540">
        <w:t xml:space="preserve">findings from an analysis of MSHA injury data related to front-end loaders (Nasarwanji, Pollard &amp; Porter, 2018). A publication is being drafted based on the results that also includes ways to make mobile equipment ingress and egress safer.  </w:t>
      </w:r>
    </w:p>
    <w:p w14:paraId="57C4EC0E" w14:textId="3500A765" w:rsidR="00722BC0" w:rsidRPr="00352540" w:rsidRDefault="00D2799D" w:rsidP="009662D7">
      <w:r w:rsidRPr="00352540">
        <w:rPr>
          <w:szCs w:val="24"/>
        </w:rPr>
        <w:t xml:space="preserve">The timing of the replacement of worn footwear is often arbitrary, based either on subjective opinions or on a set schedule. Tracking actual </w:t>
      </w:r>
      <w:r w:rsidR="00427903" w:rsidRPr="00352540">
        <w:rPr>
          <w:szCs w:val="24"/>
        </w:rPr>
        <w:t xml:space="preserve">boot outsole </w:t>
      </w:r>
      <w:r w:rsidRPr="00352540">
        <w:rPr>
          <w:szCs w:val="24"/>
        </w:rPr>
        <w:t xml:space="preserve">wear along with work carried out and slip, trip and fall events would help identify work areas where it is necessary to modify the replacement frequency to better suit the working conditions, improving the interface between the foot and the floor surface. </w:t>
      </w:r>
      <w:r w:rsidR="00427903" w:rsidRPr="00352540">
        <w:rPr>
          <w:szCs w:val="24"/>
        </w:rPr>
        <w:t xml:space="preserve">This is the first study that will track boot outsole wear over time in an industrial setting. </w:t>
      </w:r>
      <w:r w:rsidRPr="00352540">
        <w:rPr>
          <w:szCs w:val="24"/>
        </w:rPr>
        <w:t xml:space="preserve">The knowledge gained from tracking boot </w:t>
      </w:r>
      <w:r w:rsidR="00427903" w:rsidRPr="00352540">
        <w:rPr>
          <w:szCs w:val="24"/>
        </w:rPr>
        <w:t xml:space="preserve">outsole </w:t>
      </w:r>
      <w:r w:rsidRPr="00352540">
        <w:rPr>
          <w:szCs w:val="24"/>
        </w:rPr>
        <w:t xml:space="preserve">wear </w:t>
      </w:r>
      <w:r w:rsidR="00850F1B" w:rsidRPr="00352540">
        <w:rPr>
          <w:szCs w:val="24"/>
        </w:rPr>
        <w:t xml:space="preserve">along with work carried out and slip, trip and fall events </w:t>
      </w:r>
      <w:r w:rsidRPr="00352540">
        <w:rPr>
          <w:szCs w:val="24"/>
        </w:rPr>
        <w:t xml:space="preserve">could inform mine policy and practices by providing miners and mine managers with the knowledge to determine when to replace footwear based on </w:t>
      </w:r>
      <w:r w:rsidR="00427903" w:rsidRPr="00352540">
        <w:rPr>
          <w:szCs w:val="24"/>
        </w:rPr>
        <w:t>measurable features of the boot sole</w:t>
      </w:r>
      <w:r w:rsidRPr="00352540">
        <w:rPr>
          <w:szCs w:val="24"/>
        </w:rPr>
        <w:t xml:space="preserve"> </w:t>
      </w:r>
      <w:r w:rsidR="00850F1B" w:rsidRPr="00352540">
        <w:rPr>
          <w:szCs w:val="24"/>
        </w:rPr>
        <w:t>The</w:t>
      </w:r>
      <w:r w:rsidR="00427903" w:rsidRPr="00352540">
        <w:rPr>
          <w:szCs w:val="24"/>
        </w:rPr>
        <w:t>se</w:t>
      </w:r>
      <w:r w:rsidR="00850F1B" w:rsidRPr="00352540">
        <w:rPr>
          <w:szCs w:val="24"/>
        </w:rPr>
        <w:t xml:space="preserve"> findings</w:t>
      </w:r>
      <w:r w:rsidR="00427903" w:rsidRPr="00352540">
        <w:rPr>
          <w:szCs w:val="24"/>
        </w:rPr>
        <w:t xml:space="preserve"> along with other research</w:t>
      </w:r>
      <w:r w:rsidR="00732682" w:rsidRPr="00352540">
        <w:rPr>
          <w:szCs w:val="24"/>
        </w:rPr>
        <w:t xml:space="preserve"> </w:t>
      </w:r>
      <w:r w:rsidR="00850F1B" w:rsidRPr="00352540">
        <w:rPr>
          <w:szCs w:val="24"/>
        </w:rPr>
        <w:t xml:space="preserve">could be used to </w:t>
      </w:r>
      <w:r w:rsidRPr="00352540">
        <w:rPr>
          <w:szCs w:val="24"/>
        </w:rPr>
        <w:t xml:space="preserve">evaluate footwear commonly worn by mine workers and can also be used to </w:t>
      </w:r>
      <w:r w:rsidR="001C14C0" w:rsidRPr="00352540">
        <w:t>determine desirable and undesirable features of work boots based on mine characteristics or job activities.</w:t>
      </w:r>
    </w:p>
    <w:p w14:paraId="0170E921" w14:textId="1D1DCDE1" w:rsidR="000D14AA" w:rsidRPr="00352540" w:rsidRDefault="000D14AA" w:rsidP="0038432F">
      <w:r w:rsidRPr="00352540">
        <w:t>For Specific Aim 2,</w:t>
      </w:r>
      <w:r w:rsidR="0038432F" w:rsidRPr="00352540">
        <w:t xml:space="preserve"> </w:t>
      </w:r>
      <w:r w:rsidRPr="00352540">
        <w:t xml:space="preserve">for the </w:t>
      </w:r>
      <w:r w:rsidR="0038432F" w:rsidRPr="00352540">
        <w:t>longitudinal study of boot outsole wear</w:t>
      </w:r>
      <w:r w:rsidR="0069490D" w:rsidRPr="00352540">
        <w:t xml:space="preserve"> </w:t>
      </w:r>
      <w:r w:rsidR="00416798" w:rsidRPr="00352540">
        <w:t xml:space="preserve">participants will fill out 1) </w:t>
      </w:r>
      <w:r w:rsidR="0069490D" w:rsidRPr="00352540">
        <w:t>the screening questionnaire once</w:t>
      </w:r>
      <w:r w:rsidRPr="00352540">
        <w:t xml:space="preserve"> </w:t>
      </w:r>
      <w:r w:rsidR="0069490D" w:rsidRPr="00352540">
        <w:t>at the beginning of the study, 2</w:t>
      </w:r>
      <w:r w:rsidRPr="00352540">
        <w:t>)</w:t>
      </w:r>
      <w:r w:rsidR="0038432F" w:rsidRPr="00352540">
        <w:t xml:space="preserve"> </w:t>
      </w:r>
      <w:r w:rsidRPr="00352540">
        <w:t xml:space="preserve">the preliminary survey once at the beginning of the study, 2) the </w:t>
      </w:r>
      <w:r w:rsidR="00840EBA" w:rsidRPr="00352540">
        <w:t>recurring</w:t>
      </w:r>
      <w:r w:rsidRPr="00352540">
        <w:t xml:space="preserve"> survey bi-weekly for a period of up to two years, 3) the final survey </w:t>
      </w:r>
      <w:r w:rsidR="00416798" w:rsidRPr="00352540">
        <w:t>once at the end the study. For the</w:t>
      </w:r>
      <w:r w:rsidR="0069490D" w:rsidRPr="00352540">
        <w:t xml:space="preserve"> cross sectional study participants will fill out the preliminary survey once.</w:t>
      </w:r>
    </w:p>
    <w:p w14:paraId="05FBEA02" w14:textId="6C857426" w:rsidR="004F6817" w:rsidRPr="00352540" w:rsidRDefault="004F6817" w:rsidP="0038432F">
      <w:r w:rsidRPr="00352540">
        <w:t xml:space="preserve">The extension is requested to complete Specific Aim 2. For the longitudinal study, new boots have been distributed, and all required preliminary surveys (Appendix G) have been completed so far. We have been tracking boots for over a year now </w:t>
      </w:r>
      <w:r w:rsidR="007722A8" w:rsidRPr="00352540">
        <w:t xml:space="preserve">using </w:t>
      </w:r>
      <w:r w:rsidRPr="00352540">
        <w:t xml:space="preserve">the bi-weekly </w:t>
      </w:r>
      <w:r w:rsidR="00E2002A" w:rsidRPr="00352540">
        <w:t>recurring</w:t>
      </w:r>
      <w:r w:rsidRPr="00352540">
        <w:t xml:space="preserve"> surveys (Appendix H). Preliminary results from data so far show the surveys developed are adequate at identifying key information related to boot wear and these preliminary results </w:t>
      </w:r>
      <w:r w:rsidR="001F5CC0" w:rsidRPr="00352540">
        <w:t>show</w:t>
      </w:r>
      <w:r w:rsidR="007722A8" w:rsidRPr="00352540">
        <w:t xml:space="preserve"> that some occupations may wear boots out sooner than others as hypothesized. Completing the longitudinal study using the bi-weekly </w:t>
      </w:r>
      <w:r w:rsidR="00E2002A" w:rsidRPr="00352540">
        <w:t>recurring</w:t>
      </w:r>
      <w:r w:rsidR="007722A8" w:rsidRPr="00352540">
        <w:t xml:space="preserve"> surveys (Appendix H) and the final survey (Appendix I) would help provide more accurate results which could be beneficial to the mining industry to help determine an appropriate replacement frequency for personal protective footwear. </w:t>
      </w:r>
    </w:p>
    <w:p w14:paraId="164DCDC8" w14:textId="7CF466C6" w:rsidR="007722A8" w:rsidRDefault="007722A8" w:rsidP="0038432F">
      <w:r w:rsidRPr="00352540">
        <w:t>Due to the resources required for the longitudinal study, only limited data was collected from participants as part of the cross-sectional study. The little data collected indicates that the preliminary survey (Appendix G) is adequate to help quantify the wear on used boots recorded as part of the study. This extension would help complete the cross-sectional study.</w:t>
      </w:r>
      <w:r>
        <w:t xml:space="preserve">  </w:t>
      </w:r>
    </w:p>
    <w:p w14:paraId="6F2DEB64" w14:textId="77777777" w:rsidR="000A61E3" w:rsidRDefault="000A61E3" w:rsidP="009662D7"/>
    <w:p w14:paraId="3C9CFFB9" w14:textId="77777777" w:rsidR="00E51D8A" w:rsidRPr="00E51D8A" w:rsidRDefault="00E51D8A" w:rsidP="009662D7">
      <w:pPr>
        <w:pStyle w:val="Heading1"/>
      </w:pPr>
      <w:bookmarkStart w:id="3" w:name="_Toc535330650"/>
      <w:r>
        <w:t xml:space="preserve">Use of Improved </w:t>
      </w:r>
      <w:r w:rsidRPr="00EB4B8E">
        <w:t>Information</w:t>
      </w:r>
      <w:r>
        <w:t xml:space="preserve"> Technology and Burden Reduction</w:t>
      </w:r>
      <w:bookmarkEnd w:id="3"/>
    </w:p>
    <w:p w14:paraId="6E0B43AE" w14:textId="39F3C199" w:rsidR="00E51D8A" w:rsidRDefault="00C90CC9" w:rsidP="009662D7">
      <w:r>
        <w:t>Approximately 75</w:t>
      </w:r>
      <w:r w:rsidR="00D53966">
        <w:t xml:space="preserve">% of the information collected via data collection instruments will require respondents to fill out </w:t>
      </w:r>
      <w:r w:rsidR="00E75862">
        <w:t>surveys</w:t>
      </w:r>
      <w:r w:rsidR="00A6431C">
        <w:t xml:space="preserve"> on paper or using electronic data collection technologies</w:t>
      </w:r>
      <w:r w:rsidR="00E75862">
        <w:t xml:space="preserve"> the other </w:t>
      </w:r>
      <w:r>
        <w:t>25%</w:t>
      </w:r>
      <w:r w:rsidR="00E75862">
        <w:t xml:space="preserve"> will be th</w:t>
      </w:r>
      <w:r w:rsidR="00427903">
        <w:t>r</w:t>
      </w:r>
      <w:r w:rsidR="00E75862">
        <w:t>ough interviews</w:t>
      </w:r>
      <w:r w:rsidR="00427903">
        <w:t>, phone calls</w:t>
      </w:r>
      <w:r w:rsidR="00E75862">
        <w:t xml:space="preserve"> and focus group discussions with the researchers. </w:t>
      </w:r>
      <w:r w:rsidR="00A6431C">
        <w:t xml:space="preserve">Multiple modalities to respond to surveys have been selected so </w:t>
      </w:r>
      <w:r w:rsidR="00302EC2">
        <w:t xml:space="preserve">participants </w:t>
      </w:r>
      <w:r w:rsidR="00A6431C">
        <w:t xml:space="preserve">have the option to select one with the least burden to them. </w:t>
      </w:r>
      <w:r w:rsidR="006023DA">
        <w:t xml:space="preserve">In order to reduce the burden to the miners, </w:t>
      </w:r>
      <w:r w:rsidR="008677EC">
        <w:t xml:space="preserve">the majority of planned </w:t>
      </w:r>
      <w:r w:rsidR="006023DA">
        <w:t>data collection will occur at the</w:t>
      </w:r>
      <w:r w:rsidR="008677EC">
        <w:t xml:space="preserve"> job site </w:t>
      </w:r>
      <w:r w:rsidR="00E75862">
        <w:t>(surface mining facilities)</w:t>
      </w:r>
      <w:r w:rsidR="008677EC">
        <w:t xml:space="preserve">. This will eliminate any additional travel for miners who choose to take part in data collection. </w:t>
      </w:r>
    </w:p>
    <w:p w14:paraId="4AAAD317" w14:textId="77777777" w:rsidR="000A61E3" w:rsidRPr="00091FBB" w:rsidRDefault="000A61E3" w:rsidP="009662D7">
      <w:pPr>
        <w:rPr>
          <w:sz w:val="28"/>
          <w:szCs w:val="28"/>
        </w:rPr>
      </w:pPr>
    </w:p>
    <w:p w14:paraId="4130647F" w14:textId="323C6F55" w:rsidR="00E3614A" w:rsidRPr="00E3614A" w:rsidRDefault="00E51D8A" w:rsidP="009662D7">
      <w:pPr>
        <w:pStyle w:val="Heading1"/>
        <w:rPr>
          <w:szCs w:val="24"/>
        </w:rPr>
      </w:pPr>
      <w:bookmarkStart w:id="4" w:name="_Toc535330651"/>
      <w:r w:rsidRPr="00E3614A">
        <w:t>Efforts to Identify Duplication and Use of Similar Information</w:t>
      </w:r>
      <w:bookmarkEnd w:id="4"/>
      <w:r w:rsidR="006D1D81" w:rsidRPr="00E3614A">
        <w:t xml:space="preserve"> </w:t>
      </w:r>
    </w:p>
    <w:p w14:paraId="26EF2565" w14:textId="6C9A728E" w:rsidR="00BF1261" w:rsidRDefault="006023DA" w:rsidP="00BF1261">
      <w:r w:rsidRPr="00E3614A">
        <w:t>T</w:t>
      </w:r>
      <w:r w:rsidR="00A6431C">
        <w:t xml:space="preserve">here is no literature </w:t>
      </w:r>
      <w:r w:rsidRPr="00E3614A">
        <w:t xml:space="preserve">that exist </w:t>
      </w:r>
      <w:r w:rsidR="00A6431C">
        <w:t xml:space="preserve">that </w:t>
      </w:r>
      <w:r w:rsidR="00BF1261">
        <w:t>i</w:t>
      </w:r>
      <w:r w:rsidR="00A6431C" w:rsidRPr="00E23089">
        <w:t xml:space="preserve">dentify which features of </w:t>
      </w:r>
      <w:r w:rsidR="00A6431C">
        <w:t xml:space="preserve">haul truck and front end loader </w:t>
      </w:r>
      <w:r w:rsidR="00A6431C" w:rsidRPr="00E23089">
        <w:t xml:space="preserve">ingress/egress systems </w:t>
      </w:r>
      <w:r w:rsidR="00A6431C">
        <w:t xml:space="preserve">lead to </w:t>
      </w:r>
      <w:r w:rsidR="00A6431C" w:rsidRPr="00E23089">
        <w:t xml:space="preserve">STF </w:t>
      </w:r>
      <w:r w:rsidR="00A6431C">
        <w:t>for mobile equipment</w:t>
      </w:r>
      <w:r w:rsidR="00A6431C" w:rsidRPr="00E23089">
        <w:t xml:space="preserve"> operators</w:t>
      </w:r>
      <w:r w:rsidR="00BF1261">
        <w:t xml:space="preserve">. </w:t>
      </w:r>
      <w:r w:rsidR="00BF1261" w:rsidRPr="002814E0">
        <w:t xml:space="preserve">Moore et al. </w:t>
      </w:r>
      <w:r w:rsidR="00BF1261">
        <w:fldChar w:fldCharType="begin"/>
      </w:r>
      <w:r w:rsidR="00BF1261">
        <w:instrText xml:space="preserve"> ADDIN EN.CITE &lt;EndNote&gt;&lt;Cite ExcludeAuth="1"&gt;&lt;Author&gt;Moore&lt;/Author&gt;&lt;Year&gt;2009&lt;/Year&gt;&lt;RecNum&gt;28&lt;/RecNum&gt;&lt;DisplayText&gt;(2009)&lt;/DisplayText&gt;&lt;record&gt;&lt;rec-number&gt;28&lt;/rec-number&gt;&lt;foreign-keys&gt;&lt;key app="EN" db-id="ees2edvxiptzzmeedsspereus2vfwvzearxv"&gt;28&lt;/key&gt;&lt;/foreign-keys&gt;&lt;ref-type name="Journal Article"&gt;17&lt;/ref-type&gt;&lt;contributors&gt;&lt;authors&gt;&lt;author&gt;Moore, Susan M.&lt;/author&gt;&lt;author&gt;Porter, William L.&lt;/author&gt;&lt;author&gt;Dempsey, Patrick G.&lt;/author&gt;&lt;/authors&gt;&lt;/contributors&gt;&lt;titles&gt;&lt;title&gt;Fall from equipment injuries in U.S. mining: Identification of specific research areas for future investigation&lt;/title&gt;&lt;secondary-title&gt;Journal of Safety Research&lt;/secondary-title&gt;&lt;/titles&gt;&lt;periodical&gt;&lt;full-title&gt;Journal of Safety Research&lt;/full-title&gt;&lt;/periodical&gt;&lt;pages&gt;455-460&lt;/pages&gt;&lt;volume&gt;40&lt;/volume&gt;&lt;number&gt;6&lt;/number&gt;&lt;keywords&gt;&lt;keyword&gt;Mining&lt;/keyword&gt;&lt;keyword&gt;Fall from equipment&lt;/keyword&gt;&lt;keyword&gt;Ingress/egress&lt;/keyword&gt;&lt;keyword&gt;Maintenance&lt;/keyword&gt;&lt;/keywords&gt;&lt;dates&gt;&lt;year&gt;2009&lt;/year&gt;&lt;pub-dates&gt;&lt;date&gt;12//&lt;/date&gt;&lt;/pub-dates&gt;&lt;/dates&gt;&lt;isbn&gt;0022-4375&lt;/isbn&gt;&lt;urls&gt;&lt;related-urls&gt;&lt;url&gt;http://www.sciencedirect.com/science/article/pii/S0022437509001066&lt;/url&gt;&lt;/related-urls&gt;&lt;/urls&gt;&lt;electronic-resource-num&gt;http://dx.doi.org/10.1016/j.jsr.2009.10.002&lt;/electronic-resource-num&gt;&lt;/record&gt;&lt;/Cite&gt;&lt;/EndNote&gt;</w:instrText>
      </w:r>
      <w:r w:rsidR="00BF1261">
        <w:fldChar w:fldCharType="separate"/>
      </w:r>
      <w:r w:rsidR="00BF1261">
        <w:rPr>
          <w:noProof/>
        </w:rPr>
        <w:t>(2009)</w:t>
      </w:r>
      <w:r w:rsidR="00BF1261">
        <w:fldChar w:fldCharType="end"/>
      </w:r>
      <w:r w:rsidR="00BF1261">
        <w:t xml:space="preserve"> found that nearly 50% of injuries occurred </w:t>
      </w:r>
      <w:r w:rsidR="00BF1261" w:rsidRPr="00D42C3D">
        <w:t>during the ingress/egress pr</w:t>
      </w:r>
      <w:r w:rsidR="00BF1261">
        <w:t xml:space="preserve">ocess, with most during egress, and indicated that research focusing on egress from mobile equipment would be beneficial to the mining industry. In addition, </w:t>
      </w:r>
      <w:r w:rsidR="00BF1261">
        <w:rPr>
          <w:noProof/>
        </w:rPr>
        <w:t>Santos, Porter, &amp; Mayton (</w:t>
      </w:r>
      <w:r w:rsidR="00BF1261" w:rsidRPr="00BF1261">
        <w:rPr>
          <w:noProof/>
        </w:rPr>
        <w:t>2010)</w:t>
      </w:r>
      <w:r w:rsidR="00BF1261">
        <w:t xml:space="preserve"> identified that 46% of injuries occurred during </w:t>
      </w:r>
      <w:r w:rsidR="00BF1261" w:rsidRPr="00D42C3D">
        <w:t>egress</w:t>
      </w:r>
      <w:r w:rsidR="00BF1261">
        <w:t xml:space="preserve"> and 23% </w:t>
      </w:r>
      <w:r w:rsidR="00BF1261" w:rsidRPr="00D42C3D">
        <w:t>o</w:t>
      </w:r>
      <w:r w:rsidR="00BF1261">
        <w:t xml:space="preserve">ccurred during ingress of the vehicle. However, in the surface mining industry it is still unclear which part of the ingress/egress system poses the greatest risk for STF. </w:t>
      </w:r>
    </w:p>
    <w:p w14:paraId="18D9A8BD" w14:textId="63CE3040" w:rsidR="00FC488B" w:rsidRDefault="00FC488B" w:rsidP="00BF1261">
      <w:r w:rsidRPr="00B45A79">
        <w:rPr>
          <w:szCs w:val="24"/>
        </w:rPr>
        <w:t xml:space="preserve">This is the first study that will track boot </w:t>
      </w:r>
      <w:r w:rsidR="00427903">
        <w:rPr>
          <w:szCs w:val="24"/>
        </w:rPr>
        <w:t xml:space="preserve">outsole </w:t>
      </w:r>
      <w:r w:rsidRPr="00B45A79">
        <w:rPr>
          <w:szCs w:val="24"/>
        </w:rPr>
        <w:t>wear over time at surface mining facilities.</w:t>
      </w:r>
      <w:r w:rsidRPr="00FC488B">
        <w:t xml:space="preserve"> </w:t>
      </w:r>
      <w:r>
        <w:t xml:space="preserve">Most companies replace footwear at a pre-determined interval, or based on appearance and comfort </w:t>
      </w:r>
      <w:r>
        <w:fldChar w:fldCharType="begin"/>
      </w:r>
      <w:r>
        <w:instrText xml:space="preserve"> ADDIN EN.CITE &lt;EndNote&gt;&lt;Cite&gt;&lt;Author&gt;Chiou&lt;/Author&gt;&lt;Year&gt;1996&lt;/Year&gt;&lt;RecNum&gt;91&lt;/RecNum&gt;&lt;DisplayText&gt;(Chiou, Bhattacharya, &amp;amp; Succop, 1996)&lt;/DisplayText&gt;&lt;record&gt;&lt;rec-number&gt;91&lt;/rec-number&gt;&lt;foreign-keys&gt;&lt;key app="EN" db-id="ees2edvxiptzzmeedsspereus2vfwvzearxv"&gt;91&lt;/key&gt;&lt;/foreign-keys&gt;&lt;ref-type name="Journal Article"&gt;17&lt;/ref-type&gt;&lt;contributors&gt;&lt;authors&gt;&lt;author&gt;Chiou, Shiow-yi&lt;/author&gt;&lt;author&gt;Bhattacharya, Amit&lt;/author&gt;&lt;author&gt;Succop, Paul A.&lt;/author&gt;&lt;/authors&gt;&lt;/contributors&gt;&lt;titles&gt;&lt;title&gt;Effect of Workers&amp;apos; Shoe Wear on Objective and Subjective Assessment of Slipperiness&lt;/title&gt;&lt;secondary-title&gt;American Industrial Hygiene Association Journal&lt;/secondary-title&gt;&lt;/titles&gt;&lt;periodical&gt;&lt;full-title&gt;American Industrial Hygiene Association Journal&lt;/full-title&gt;&lt;/periodical&gt;&lt;pages&gt;825-831&lt;/pages&gt;&lt;volume&gt;57&lt;/volume&gt;&lt;number&gt;9&lt;/number&gt;&lt;dates&gt;&lt;year&gt;1996&lt;/year&gt;&lt;pub-dates&gt;&lt;date&gt;1996/09/01&lt;/date&gt;&lt;/pub-dates&gt;&lt;/dates&gt;&lt;publisher&gt;Taylor &amp;amp; Francis&lt;/publisher&gt;&lt;isbn&gt;0002-8894&lt;/isbn&gt;&lt;urls&gt;&lt;related-urls&gt;&lt;url&gt;http://dx.doi.org/10.1080/15428119691014503&lt;/url&gt;&lt;/related-urls&gt;&lt;/urls&gt;&lt;electronic-resource-num&gt;10.1080/15428119691014503&lt;/electronic-resource-num&gt;&lt;access-date&gt;2014/09/02&lt;/access-date&gt;&lt;/record&gt;&lt;/Cite&gt;&lt;/EndNote&gt;</w:instrText>
      </w:r>
      <w:r>
        <w:fldChar w:fldCharType="separate"/>
      </w:r>
      <w:r>
        <w:rPr>
          <w:noProof/>
        </w:rPr>
        <w:t>(Chiou, Bhattacharya, &amp; Succop, 1996)</w:t>
      </w:r>
      <w:r>
        <w:fldChar w:fldCharType="end"/>
      </w:r>
      <w:r>
        <w:t xml:space="preserve"> with little knowledge on the actual wear of the footwear and its influence on the likelihood of a STF event. Although there have been attempts to quantify wear in industrial work based on wear pattern, tread pattern, and hardness </w:t>
      </w:r>
      <w:r>
        <w:fldChar w:fldCharType="begin"/>
      </w:r>
      <w:r>
        <w:instrText xml:space="preserve"> ADDIN EN.CITE &lt;EndNote&gt;&lt;Cite&gt;&lt;Author&gt;Chiou&lt;/Author&gt;&lt;Year&gt;1996&lt;/Year&gt;&lt;RecNum&gt;91&lt;/RecNum&gt;&lt;DisplayText&gt;(Chiou et al., 1996)&lt;/DisplayText&gt;&lt;record&gt;&lt;rec-number&gt;91&lt;/rec-number&gt;&lt;foreign-keys&gt;&lt;key app="EN" db-id="ees2edvxiptzzmeedsspereus2vfwvzearxv"&gt;91&lt;/key&gt;&lt;/foreign-keys&gt;&lt;ref-type name="Journal Article"&gt;17&lt;/ref-type&gt;&lt;contributors&gt;&lt;authors&gt;&lt;author&gt;Chiou, Shiow-yi&lt;/author&gt;&lt;author&gt;Bhattacharya, Amit&lt;/author&gt;&lt;author&gt;Succop, Paul A.&lt;/author&gt;&lt;/authors&gt;&lt;/contributors&gt;&lt;titles&gt;&lt;title&gt;Effect of Workers&amp;apos; Shoe Wear on Objective and Subjective Assessment of Slipperiness&lt;/title&gt;&lt;secondary-title&gt;American Industrial Hygiene Association Journal&lt;/secondary-title&gt;&lt;/titles&gt;&lt;periodical&gt;&lt;full-title&gt;American Industrial Hygiene Association Journal&lt;/full-title&gt;&lt;/periodical&gt;&lt;pages&gt;825-831&lt;/pages&gt;&lt;volume&gt;57&lt;/volume&gt;&lt;number&gt;9&lt;/number&gt;&lt;dates&gt;&lt;year&gt;1996&lt;/year&gt;&lt;pub-dates&gt;&lt;date&gt;1996/09/01&lt;/date&gt;&lt;/pub-dates&gt;&lt;/dates&gt;&lt;publisher&gt;Taylor &amp;amp; Francis&lt;/publisher&gt;&lt;isbn&gt;0002-8894&lt;/isbn&gt;&lt;urls&gt;&lt;related-urls&gt;&lt;url&gt;http://dx.doi.org/10.1080/15428119691014503&lt;/url&gt;&lt;/related-urls&gt;&lt;/urls&gt;&lt;electronic-resource-num&gt;10.1080/15428119691014503&lt;/electronic-resource-num&gt;&lt;access-date&gt;2014/09/02&lt;/access-date&gt;&lt;/record&gt;&lt;/Cite&gt;&lt;/EndNote&gt;</w:instrText>
      </w:r>
      <w:r>
        <w:fldChar w:fldCharType="separate"/>
      </w:r>
      <w:r>
        <w:rPr>
          <w:noProof/>
        </w:rPr>
        <w:t>(Chiou et al., 1996)</w:t>
      </w:r>
      <w:r>
        <w:fldChar w:fldCharType="end"/>
      </w:r>
      <w:r>
        <w:t>, they have not been done longitudinally. There is a significant gap in knowledge in the mining industry on how quickly work boots wear, what sorts of wear occur</w:t>
      </w:r>
      <w:r w:rsidR="00427903">
        <w:t>s</w:t>
      </w:r>
      <w:r>
        <w:t xml:space="preserve">, and how wear patterns influence the likelihood of slips. </w:t>
      </w:r>
    </w:p>
    <w:p w14:paraId="0128E8DA" w14:textId="77777777" w:rsidR="000A61E3" w:rsidRDefault="000A61E3" w:rsidP="00BF1261"/>
    <w:p w14:paraId="32C3AEBD" w14:textId="77777777" w:rsidR="002C1105" w:rsidRPr="006D1D81" w:rsidRDefault="006D1D81" w:rsidP="009662D7">
      <w:pPr>
        <w:pStyle w:val="Heading1"/>
      </w:pPr>
      <w:bookmarkStart w:id="5" w:name="_Toc535330652"/>
      <w:r w:rsidRPr="006D1D81">
        <w:t>Impact on Small Businesses or Other Small Entities</w:t>
      </w:r>
      <w:bookmarkEnd w:id="5"/>
      <w:r w:rsidRPr="006D1D81">
        <w:t xml:space="preserve">    </w:t>
      </w:r>
      <w:r w:rsidR="003C16D0" w:rsidRPr="006D1D81">
        <w:t xml:space="preserve"> </w:t>
      </w:r>
      <w:r w:rsidR="001162D0" w:rsidRPr="006D1D81">
        <w:t xml:space="preserve">    </w:t>
      </w:r>
    </w:p>
    <w:p w14:paraId="62B1E096" w14:textId="62DE732A" w:rsidR="00494C89" w:rsidRDefault="00B86B74" w:rsidP="009662D7">
      <w:r>
        <w:t xml:space="preserve">An attempt will be made to recruit participants from </w:t>
      </w:r>
      <w:r w:rsidR="00087E66" w:rsidRPr="00087E66">
        <w:t>large</w:t>
      </w:r>
      <w:r>
        <w:t>r</w:t>
      </w:r>
      <w:r w:rsidR="00087E66" w:rsidRPr="00087E66">
        <w:t xml:space="preserve"> mining operations</w:t>
      </w:r>
      <w:r>
        <w:t>; however, it will be necessary to also recruit participants</w:t>
      </w:r>
      <w:r w:rsidR="00087E66" w:rsidRPr="00087E66">
        <w:t xml:space="preserve"> employed by small mines</w:t>
      </w:r>
      <w:r w:rsidR="00FD5F10">
        <w:t xml:space="preserve"> to ensure that the sample is representative of the mining industry</w:t>
      </w:r>
      <w:r w:rsidR="00087E66" w:rsidRPr="00087E66">
        <w:t xml:space="preserve"> (operati</w:t>
      </w:r>
      <w:r w:rsidR="00087E66">
        <w:t>ons with 50 or fewer employees)</w:t>
      </w:r>
      <w:r w:rsidR="00087E66" w:rsidRPr="00087E66">
        <w:t>.</w:t>
      </w:r>
      <w:r w:rsidR="00FD5F10">
        <w:t xml:space="preserve"> </w:t>
      </w:r>
      <w:r w:rsidR="00087E66" w:rsidRPr="00087E66">
        <w:t xml:space="preserve">The </w:t>
      </w:r>
      <w:r w:rsidR="0054402F">
        <w:t xml:space="preserve">research questionnaire </w:t>
      </w:r>
      <w:r w:rsidR="00087E66" w:rsidRPr="00087E66">
        <w:t xml:space="preserve">will </w:t>
      </w:r>
      <w:r w:rsidR="00087E66">
        <w:t xml:space="preserve">be </w:t>
      </w:r>
      <w:r w:rsidR="00087E66" w:rsidRPr="00087E66">
        <w:t xml:space="preserve">held to the absolute minimum required for the </w:t>
      </w:r>
      <w:r w:rsidR="00087E66" w:rsidRPr="00163FD4">
        <w:t>intended use of the data. It is critical that the same number of questions be asked at each of the mines in the sample</w:t>
      </w:r>
      <w:r w:rsidR="00FD5F10" w:rsidRPr="00163FD4">
        <w:t>;</w:t>
      </w:r>
      <w:r w:rsidR="00427903">
        <w:t xml:space="preserve"> otherwise</w:t>
      </w:r>
      <w:r w:rsidR="00FD5F10" w:rsidRPr="00163FD4">
        <w:t xml:space="preserve">, </w:t>
      </w:r>
      <w:r w:rsidR="00087E66" w:rsidRPr="00163FD4">
        <w:t xml:space="preserve">it will be impossible to make valid comparisons and to formulate appropriate conclusions and recommendations. </w:t>
      </w:r>
      <w:r w:rsidR="00C45CFA" w:rsidRPr="00163FD4">
        <w:t>For the study on ingress/egress systems for mobile equipment</w:t>
      </w:r>
      <w:r w:rsidR="00427903">
        <w:t>,</w:t>
      </w:r>
      <w:r w:rsidR="00C45CFA" w:rsidRPr="00163FD4">
        <w:t xml:space="preserve"> semi-structured i</w:t>
      </w:r>
      <w:r w:rsidR="00494C89" w:rsidRPr="00163FD4">
        <w:t>nterview</w:t>
      </w:r>
      <w:r w:rsidR="00427903">
        <w:t>s</w:t>
      </w:r>
      <w:r w:rsidR="00494C89" w:rsidRPr="00163FD4">
        <w:t xml:space="preserve"> </w:t>
      </w:r>
      <w:r w:rsidR="00C45CFA" w:rsidRPr="00163FD4">
        <w:t>will take no longer than 60</w:t>
      </w:r>
      <w:r w:rsidR="00F77F14" w:rsidRPr="00163FD4">
        <w:t xml:space="preserve"> minutes </w:t>
      </w:r>
      <w:r w:rsidR="00494C89" w:rsidRPr="00163FD4">
        <w:t xml:space="preserve">and focus groups </w:t>
      </w:r>
      <w:r w:rsidR="00C45CFA" w:rsidRPr="00163FD4">
        <w:t>will take no longer than 9</w:t>
      </w:r>
      <w:r w:rsidR="00494C89" w:rsidRPr="00163FD4">
        <w:t xml:space="preserve">0 minutes. Each survey for the study on boot wear will take no longer than 10 minutes. The burden over the length of the longitudinal study that will last up to 2 years will be </w:t>
      </w:r>
      <w:r w:rsidR="00427903" w:rsidRPr="00163FD4">
        <w:t xml:space="preserve">8.67 hours </w:t>
      </w:r>
      <w:r w:rsidR="00494C89" w:rsidRPr="00163FD4">
        <w:t>(10</w:t>
      </w:r>
      <w:r w:rsidR="00FD5F10" w:rsidRPr="00163FD4">
        <w:t xml:space="preserve">mins/survey </w:t>
      </w:r>
      <w:r w:rsidR="00494C89" w:rsidRPr="00163FD4">
        <w:t>*</w:t>
      </w:r>
      <w:r w:rsidR="00FD5F10" w:rsidRPr="00163FD4">
        <w:t xml:space="preserve"> 52 recording period</w:t>
      </w:r>
      <w:r w:rsidR="00427903">
        <w:t>s</w:t>
      </w:r>
      <w:r w:rsidR="00FD5F10" w:rsidRPr="00163FD4">
        <w:t xml:space="preserve"> (bi-weekly) =</w:t>
      </w:r>
      <w:r w:rsidR="00427903">
        <w:t xml:space="preserve"> </w:t>
      </w:r>
      <w:r w:rsidR="00FD5F10" w:rsidRPr="00163FD4">
        <w:t xml:space="preserve">520 minutes). </w:t>
      </w:r>
    </w:p>
    <w:p w14:paraId="1B2E19EA" w14:textId="77777777" w:rsidR="000A61E3" w:rsidRPr="00163FD4" w:rsidRDefault="000A61E3" w:rsidP="009662D7"/>
    <w:p w14:paraId="3A4F1ED4" w14:textId="77777777" w:rsidR="006D4A60" w:rsidRPr="00163FD4" w:rsidRDefault="00262FA7" w:rsidP="009662D7">
      <w:pPr>
        <w:pStyle w:val="Heading1"/>
      </w:pPr>
      <w:bookmarkStart w:id="6" w:name="_Toc283114251"/>
      <w:bookmarkStart w:id="7" w:name="_Toc535330653"/>
      <w:r w:rsidRPr="00163FD4">
        <w:t>Consequences of Collecting the Information Less Frequently</w:t>
      </w:r>
      <w:bookmarkEnd w:id="6"/>
      <w:bookmarkEnd w:id="7"/>
      <w:r w:rsidRPr="00163FD4">
        <w:t xml:space="preserve"> </w:t>
      </w:r>
    </w:p>
    <w:p w14:paraId="5DA95C3D" w14:textId="483D3CB8" w:rsidR="00FD5F10" w:rsidRPr="00163FD4" w:rsidRDefault="00A66F38" w:rsidP="009662D7">
      <w:r w:rsidRPr="00163FD4">
        <w:t>Slips and falls of a person are the second largest contributor to non-fatal injuries in the U.S. mining industry. Slips and falls accounted for 21.2% of non-fatal injuries and led to 1,069,931 days lost from work during the period from 2003 to 2012.</w:t>
      </w:r>
      <w:r w:rsidR="00577F45" w:rsidRPr="00163FD4">
        <w:t xml:space="preserve"> In addition, over the past 10 years the highest number of non-fatal incidents were attributed to slips and falls from mobile equipment (bulldozer, tractor, truck, front end loader) (n= 2234) for all metal and nonmetal commodities at surface facilities. Hence</w:t>
      </w:r>
      <w:r w:rsidR="00427903">
        <w:t>,</w:t>
      </w:r>
      <w:r w:rsidR="00577F45" w:rsidRPr="00163FD4">
        <w:t xml:space="preserve"> there is </w:t>
      </w:r>
      <w:r w:rsidR="00427903">
        <w:t xml:space="preserve">an urgent need to </w:t>
      </w:r>
      <w:r w:rsidR="00577F45" w:rsidRPr="00163FD4">
        <w:t>collect information on elements of the work system that could potentially lead to slips, trip</w:t>
      </w:r>
      <w:r w:rsidR="00427903">
        <w:t>s</w:t>
      </w:r>
      <w:r w:rsidR="00577F45" w:rsidRPr="00163FD4">
        <w:t xml:space="preserve"> and falls. </w:t>
      </w:r>
    </w:p>
    <w:p w14:paraId="3841F496" w14:textId="455AA90C" w:rsidR="00577F45" w:rsidRPr="00163FD4" w:rsidRDefault="00577F45" w:rsidP="009662D7">
      <w:r w:rsidRPr="00163FD4">
        <w:t xml:space="preserve">Participants in the semi-structured interview </w:t>
      </w:r>
      <w:r w:rsidR="008B14AD" w:rsidRPr="00163FD4">
        <w:t xml:space="preserve">will participate in one 60 minute session </w:t>
      </w:r>
      <w:r w:rsidRPr="00163FD4">
        <w:t xml:space="preserve">and </w:t>
      </w:r>
      <w:r w:rsidR="008B14AD" w:rsidRPr="00163FD4">
        <w:t xml:space="preserve">participants in the </w:t>
      </w:r>
      <w:r w:rsidRPr="00163FD4">
        <w:t>focus groups will participate in one 90 minute session that will elicit the required information. For the study on boot wear, as the objective is evaluate wear longitudinally</w:t>
      </w:r>
      <w:r w:rsidR="004E28E5">
        <w:t>,</w:t>
      </w:r>
      <w:r w:rsidRPr="00163FD4">
        <w:t xml:space="preserve"> it is essential to record wear and identify work exposure parameters such as work hours, locations visit</w:t>
      </w:r>
      <w:r w:rsidR="004E28E5">
        <w:t>ed</w:t>
      </w:r>
      <w:r w:rsidRPr="00163FD4">
        <w:t xml:space="preserve"> and tasks along with slip trip and fall events and near misses on a regular basis. This data is crucia</w:t>
      </w:r>
      <w:r w:rsidR="00A75742" w:rsidRPr="00163FD4">
        <w:t>l to identify occupations that may be at</w:t>
      </w:r>
      <w:r w:rsidR="004E28E5">
        <w:t xml:space="preserve"> a</w:t>
      </w:r>
      <w:r w:rsidR="00A75742" w:rsidRPr="00163FD4">
        <w:t xml:space="preserve"> higher risk for slips, trips and falls based on boot wear. It will also help identify if and when boots have reached the end of their usable life. Boot wear will be recorded every 2-3 months as during this period there could be a significant change in tread </w:t>
      </w:r>
      <w:r w:rsidR="004E28E5">
        <w:t>depths</w:t>
      </w:r>
      <w:r w:rsidR="00A75742" w:rsidRPr="00163FD4">
        <w:t xml:space="preserve"> and capturing that information is one of the primary aims of the study. Collecting time spent at work, tasks perfumed and slip, trip or fall events is essential so it can be related to the boot wear. To avoid recall bias, where participants are unable to remember these key parameters</w:t>
      </w:r>
      <w:r w:rsidR="009A6D7E" w:rsidRPr="00163FD4">
        <w:t>, the</w:t>
      </w:r>
      <w:r w:rsidR="00A75742" w:rsidRPr="00163FD4">
        <w:t xml:space="preserve"> </w:t>
      </w:r>
      <w:r w:rsidR="009A6D7E" w:rsidRPr="00163FD4">
        <w:t>time interval for th</w:t>
      </w:r>
      <w:r w:rsidR="009A6D7E" w:rsidRPr="00840EBA">
        <w:t xml:space="preserve">e </w:t>
      </w:r>
      <w:r w:rsidR="00840EBA" w:rsidRPr="00840EBA">
        <w:t>recurring</w:t>
      </w:r>
      <w:r w:rsidR="009A6D7E" w:rsidRPr="00840EBA">
        <w:t xml:space="preserve"> survey</w:t>
      </w:r>
      <w:r w:rsidR="009A6D7E" w:rsidRPr="00163FD4">
        <w:t xml:space="preserve"> has been set at 2 week. If a time period of great than two weeks </w:t>
      </w:r>
      <w:r w:rsidR="004E28E5">
        <w:t>were</w:t>
      </w:r>
      <w:r w:rsidR="004E28E5" w:rsidRPr="00163FD4">
        <w:t xml:space="preserve"> </w:t>
      </w:r>
      <w:r w:rsidR="009A6D7E" w:rsidRPr="00163FD4">
        <w:t xml:space="preserve">set, there is a likelihood of increased recall bias, leading to unreliable data that would not be usable for further analysis. </w:t>
      </w:r>
      <w:r w:rsidR="004E28E5">
        <w:t xml:space="preserve">An additional group of people will be surveyed only once regarding their work boots and recent slip, trip and fall history. This group will be used to get an idea of the types of boots and boot outsole wear characteristics commonly seen at surface mining facilities. As such, there will not be a need to track this group over time. </w:t>
      </w:r>
    </w:p>
    <w:p w14:paraId="362AEFEA" w14:textId="77777777" w:rsidR="00E3614A" w:rsidRDefault="00262FA7" w:rsidP="009662D7">
      <w:r w:rsidRPr="00163FD4">
        <w:t>To our knowledge there are no legal obstacles to reduce the burden.</w:t>
      </w:r>
    </w:p>
    <w:p w14:paraId="1D06711D" w14:textId="77777777" w:rsidR="000A61E3" w:rsidRPr="00163FD4" w:rsidRDefault="000A61E3" w:rsidP="009662D7"/>
    <w:p w14:paraId="2842BCE0" w14:textId="77777777" w:rsidR="00E3614A" w:rsidRPr="00163FD4" w:rsidRDefault="002E00A8" w:rsidP="009662D7">
      <w:pPr>
        <w:pStyle w:val="Heading1"/>
        <w:rPr>
          <w:szCs w:val="24"/>
        </w:rPr>
      </w:pPr>
      <w:bookmarkStart w:id="8" w:name="_Toc535330654"/>
      <w:r w:rsidRPr="00163FD4">
        <w:t>Special Circumstances Relating to the Guidelines of 5 CFR 1320.5</w:t>
      </w:r>
      <w:bookmarkEnd w:id="8"/>
    </w:p>
    <w:p w14:paraId="329B0935" w14:textId="0F0A8A96" w:rsidR="007A2802" w:rsidRDefault="000A61E3" w:rsidP="009662D7">
      <w:r>
        <w:t>For specific aim 2</w:t>
      </w:r>
      <w:r w:rsidR="00A45F04">
        <w:t xml:space="preserve"> p</w:t>
      </w:r>
      <w:r w:rsidR="007A2802" w:rsidRPr="00163FD4">
        <w:t>articipants will be requested to respond to surveys more often than quarterly. Collecting time spent at work, tasks perfumed and slip, trip or fall events is essential so it can be related to the boot wear. To avoid recall bias, where participants are unable to remember these key parameters, the time interval for th</w:t>
      </w:r>
      <w:r w:rsidR="007A2802" w:rsidRPr="00840EBA">
        <w:t xml:space="preserve">e </w:t>
      </w:r>
      <w:r w:rsidR="00840EBA" w:rsidRPr="00840EBA">
        <w:t>recurring</w:t>
      </w:r>
      <w:r w:rsidR="007A2802" w:rsidRPr="00163FD4">
        <w:t xml:space="preserve"> survey has been set at 2 week. If a time period of great than two weeks</w:t>
      </w:r>
      <w:r w:rsidR="00D84A45">
        <w:t xml:space="preserve"> </w:t>
      </w:r>
      <w:r w:rsidR="004E28E5">
        <w:t>were</w:t>
      </w:r>
      <w:r w:rsidR="007A2802" w:rsidRPr="00163FD4">
        <w:t xml:space="preserve"> set, there is a likelihood of increased recall bias, leading to unreliable data that</w:t>
      </w:r>
      <w:r w:rsidR="007A2802">
        <w:t xml:space="preserve"> would not be usable for further analysis.</w:t>
      </w:r>
      <w:r w:rsidR="004E28E5">
        <w:t xml:space="preserve"> </w:t>
      </w:r>
    </w:p>
    <w:p w14:paraId="1988EDB0" w14:textId="3019E67B" w:rsidR="00E55CF8" w:rsidRDefault="00E55CF8" w:rsidP="009662D7">
      <w:r w:rsidRPr="00352540">
        <w:t>Reporting information every two weeks has been beneficial so far. Data reported by participants is consistent and does not seem to show any recall bias in the form of missing information (blank entries), or the quality of information provided. It would be prudent to continue using bi-weekly reporting for the remainder of the study to ensure the quality of the data collected and the results.</w:t>
      </w:r>
      <w:r>
        <w:t xml:space="preserve"> </w:t>
      </w:r>
    </w:p>
    <w:p w14:paraId="555C1B61" w14:textId="77777777" w:rsidR="000A61E3" w:rsidRDefault="000A61E3" w:rsidP="009662D7"/>
    <w:p w14:paraId="00B870AE" w14:textId="77777777" w:rsidR="002E00A8" w:rsidRPr="002E00A8" w:rsidRDefault="002E00A8" w:rsidP="009662D7">
      <w:pPr>
        <w:pStyle w:val="Heading1"/>
      </w:pPr>
      <w:bookmarkStart w:id="9" w:name="_Toc535330655"/>
      <w:r w:rsidRPr="002E00A8">
        <w:t>Comments in Response to the Federal Register Notice and Efforts to Consult Outside the Agency</w:t>
      </w:r>
      <w:bookmarkEnd w:id="9"/>
      <w:r w:rsidRPr="002E00A8">
        <w:t xml:space="preserve"> </w:t>
      </w:r>
    </w:p>
    <w:p w14:paraId="5A3CD640" w14:textId="6D66F04F" w:rsidR="007521B2" w:rsidRDefault="007521B2" w:rsidP="007521B2">
      <w:pPr>
        <w:pStyle w:val="Heading2"/>
      </w:pPr>
      <w:r>
        <w:t>A</w:t>
      </w:r>
    </w:p>
    <w:p w14:paraId="3EC76634" w14:textId="0E15CB22" w:rsidR="002E00A8" w:rsidRPr="002E00A8" w:rsidRDefault="002E00A8" w:rsidP="009662D7">
      <w:r w:rsidRPr="002E00A8">
        <w:t xml:space="preserve">A 60-day Federal Register Notice was </w:t>
      </w:r>
      <w:r w:rsidRPr="00352540">
        <w:t xml:space="preserve">published in the </w:t>
      </w:r>
      <w:r w:rsidRPr="00352540">
        <w:rPr>
          <w:i/>
        </w:rPr>
        <w:t>Federal Register</w:t>
      </w:r>
      <w:r w:rsidRPr="00352540">
        <w:t xml:space="preserve"> on </w:t>
      </w:r>
      <w:r w:rsidR="008353DE" w:rsidRPr="00352540">
        <w:t>March 20, 2019</w:t>
      </w:r>
      <w:r w:rsidR="00A32ABC" w:rsidRPr="00352540">
        <w:t xml:space="preserve"> vol. </w:t>
      </w:r>
      <w:r w:rsidR="008353DE" w:rsidRPr="00352540">
        <w:t>84</w:t>
      </w:r>
      <w:r w:rsidR="00DA1156" w:rsidRPr="00352540">
        <w:t xml:space="preserve">, No. </w:t>
      </w:r>
      <w:r w:rsidR="008353DE" w:rsidRPr="00352540">
        <w:t>54</w:t>
      </w:r>
      <w:r w:rsidR="00A32ABC" w:rsidRPr="00352540">
        <w:t xml:space="preserve">, pp. </w:t>
      </w:r>
      <w:r w:rsidR="008353DE" w:rsidRPr="00352540">
        <w:t>10313-10314</w:t>
      </w:r>
      <w:r w:rsidRPr="00352540">
        <w:t xml:space="preserve"> (</w:t>
      </w:r>
      <w:r w:rsidR="00A32ABC" w:rsidRPr="00352540">
        <w:t xml:space="preserve">see </w:t>
      </w:r>
      <w:r w:rsidR="00BF27B5" w:rsidRPr="00352540">
        <w:t>Appendix</w:t>
      </w:r>
      <w:r w:rsidRPr="00352540">
        <w:t xml:space="preserve"> B).  </w:t>
      </w:r>
      <w:r w:rsidR="008353DE" w:rsidRPr="00352540">
        <w:t xml:space="preserve">One </w:t>
      </w:r>
      <w:r w:rsidR="00A32ABC" w:rsidRPr="00352540">
        <w:t xml:space="preserve">public </w:t>
      </w:r>
      <w:r w:rsidRPr="00352540">
        <w:t>comment</w:t>
      </w:r>
      <w:r w:rsidR="008353DE" w:rsidRPr="00352540">
        <w:t xml:space="preserve"> was</w:t>
      </w:r>
      <w:r w:rsidRPr="00352540">
        <w:t xml:space="preserve"> received</w:t>
      </w:r>
      <w:r w:rsidR="000B2004">
        <w:t xml:space="preserve"> (Appendix B2)</w:t>
      </w:r>
      <w:r w:rsidRPr="00352540">
        <w:t xml:space="preserve">. </w:t>
      </w:r>
      <w:r w:rsidR="00E80984" w:rsidRPr="00352540">
        <w:t xml:space="preserve">The comment outlined the safety record </w:t>
      </w:r>
      <w:r w:rsidR="00C74CEF" w:rsidRPr="00352540">
        <w:t xml:space="preserve">of the </w:t>
      </w:r>
      <w:r w:rsidR="00E80984" w:rsidRPr="00352540">
        <w:t xml:space="preserve">company that provided the comment in relation to ingress and egress from mobile equipment and provided a description of policies that </w:t>
      </w:r>
      <w:r w:rsidR="00C74CEF" w:rsidRPr="00352540">
        <w:t xml:space="preserve">the </w:t>
      </w:r>
      <w:r w:rsidR="00E80984" w:rsidRPr="00352540">
        <w:t>company follows for mobile equipment safety. The comment also indicates that the two year follow-up proposed for worn boots is more</w:t>
      </w:r>
      <w:r w:rsidR="00E80984">
        <w:t xml:space="preserve"> than the company’s policy which is replacing boots every</w:t>
      </w:r>
      <w:r w:rsidR="007E23EA">
        <w:t xml:space="preserve"> year</w:t>
      </w:r>
      <w:r w:rsidR="00E80984">
        <w:t xml:space="preserve">. In response, NIOSH applauded the safety record of the company and highlighted the burden associated with mobile equipment ingress and egress to the mining industry. The response also indicated that the two year follow up for </w:t>
      </w:r>
      <w:r w:rsidR="00C74CEF">
        <w:t>worn</w:t>
      </w:r>
      <w:r w:rsidR="00E80984">
        <w:t xml:space="preserve"> boots was to accommodate for other companies which may not have similar policies in place.          </w:t>
      </w:r>
      <w:r w:rsidRPr="002E00A8">
        <w:t xml:space="preserve">  </w:t>
      </w:r>
    </w:p>
    <w:p w14:paraId="6757AE81" w14:textId="72162FBA" w:rsidR="007521B2" w:rsidRDefault="002E00A8" w:rsidP="007521B2">
      <w:pPr>
        <w:pStyle w:val="Heading2"/>
      </w:pPr>
      <w:r w:rsidRPr="002E00A8">
        <w:t xml:space="preserve">B </w:t>
      </w:r>
    </w:p>
    <w:p w14:paraId="02A8AC11" w14:textId="29CE8021" w:rsidR="002E00A8" w:rsidRDefault="002E00A8" w:rsidP="009662D7">
      <w:r w:rsidRPr="002E00A8">
        <w:t xml:space="preserve">An extensive literature review was conducted. There were no personal consults outside NIOSH. </w:t>
      </w:r>
      <w:bookmarkStart w:id="10" w:name="_Toc283114254"/>
    </w:p>
    <w:p w14:paraId="3873211A" w14:textId="77777777" w:rsidR="000A61E3" w:rsidRDefault="000A61E3" w:rsidP="009662D7"/>
    <w:p w14:paraId="1BDDB895" w14:textId="77777777" w:rsidR="002E00A8" w:rsidRPr="002E00A8" w:rsidRDefault="002E00A8" w:rsidP="009662D7">
      <w:pPr>
        <w:pStyle w:val="Heading1"/>
        <w:rPr>
          <w:szCs w:val="24"/>
        </w:rPr>
      </w:pPr>
      <w:bookmarkStart w:id="11" w:name="_Toc535330656"/>
      <w:r w:rsidRPr="002E00A8">
        <w:rPr>
          <w:rFonts w:eastAsia="Times New Roman"/>
        </w:rPr>
        <w:t>Explanation of Any Payment or Gift to Respondents</w:t>
      </w:r>
      <w:bookmarkEnd w:id="10"/>
      <w:bookmarkEnd w:id="11"/>
      <w:r w:rsidRPr="002E00A8">
        <w:rPr>
          <w:rFonts w:eastAsia="Times New Roman"/>
        </w:rPr>
        <w:t xml:space="preserve"> </w:t>
      </w:r>
    </w:p>
    <w:p w14:paraId="23FEECA6" w14:textId="01AB47C6" w:rsidR="007D018B" w:rsidRDefault="00302EC2" w:rsidP="004D247A">
      <w:r>
        <w:t>CDC/</w:t>
      </w:r>
      <w:r w:rsidR="00F80252" w:rsidRPr="004D247A">
        <w:t xml:space="preserve">NIOSH researchers will </w:t>
      </w:r>
      <w:r w:rsidR="008353DE">
        <w:t>not be offering any incentives or payment</w:t>
      </w:r>
      <w:r w:rsidR="002D0618" w:rsidRPr="00163FD4">
        <w:t xml:space="preserve">.  </w:t>
      </w:r>
    </w:p>
    <w:p w14:paraId="089F741E" w14:textId="77777777" w:rsidR="000A61E3" w:rsidRPr="00163FD4" w:rsidRDefault="000A61E3" w:rsidP="004D247A">
      <w:pPr>
        <w:rPr>
          <w:bCs/>
        </w:rPr>
      </w:pPr>
    </w:p>
    <w:p w14:paraId="4E16C9B2" w14:textId="68EDE625" w:rsidR="002E00A8" w:rsidRPr="00163FD4" w:rsidRDefault="008353DE" w:rsidP="00262DC4">
      <w:pPr>
        <w:pStyle w:val="Heading1"/>
      </w:pPr>
      <w:bookmarkStart w:id="12" w:name="_Toc535330657"/>
      <w:r>
        <w:t>Assurance of</w:t>
      </w:r>
      <w:r w:rsidR="00262DC4" w:rsidRPr="00163FD4">
        <w:t xml:space="preserve"> Confidentiality Provided </w:t>
      </w:r>
      <w:r>
        <w:t>to</w:t>
      </w:r>
      <w:r w:rsidRPr="00163FD4">
        <w:t xml:space="preserve"> </w:t>
      </w:r>
      <w:r w:rsidR="00262DC4" w:rsidRPr="00163FD4">
        <w:t>Respondents</w:t>
      </w:r>
      <w:bookmarkEnd w:id="12"/>
    </w:p>
    <w:p w14:paraId="33E35229" w14:textId="2E0B515C" w:rsidR="001B0BF8" w:rsidRDefault="008353DE" w:rsidP="009662D7">
      <w:r>
        <w:t xml:space="preserve">The NIOSH Information Systems Security Officer has reviewed this submission and determined that the Privacy Act does not apply. </w:t>
      </w:r>
      <w:r w:rsidR="00472DAB">
        <w:t>As part of th</w:t>
      </w:r>
      <w:r w:rsidR="00302EC2">
        <w:t>is</w:t>
      </w:r>
      <w:r w:rsidR="00472DAB">
        <w:t xml:space="preserve"> study</w:t>
      </w:r>
      <w:r w:rsidR="004E28E5">
        <w:t>,</w:t>
      </w:r>
      <w:r w:rsidR="00472DAB">
        <w:t xml:space="preserve"> m</w:t>
      </w:r>
      <w:r w:rsidR="004E1CC7">
        <w:t>iners who volunteer to participate will not be asked to provide any form of identifying information. Thus, no</w:t>
      </w:r>
      <w:r w:rsidR="004E28E5">
        <w:t xml:space="preserve"> personally </w:t>
      </w:r>
      <w:r w:rsidR="00431E5B">
        <w:t>identifiable</w:t>
      </w:r>
      <w:r w:rsidR="004E28E5">
        <w:t xml:space="preserve"> </w:t>
      </w:r>
      <w:r w:rsidR="00431E5B">
        <w:t>information</w:t>
      </w:r>
      <w:r w:rsidR="004E1CC7">
        <w:t xml:space="preserve"> will be included in the data records. </w:t>
      </w:r>
      <w:r w:rsidR="00431E5B">
        <w:t xml:space="preserve">Photos, audio and videos may be recorded which could include a </w:t>
      </w:r>
      <w:r w:rsidR="00302EC2">
        <w:t>miner</w:t>
      </w:r>
      <w:r w:rsidR="00431E5B">
        <w:t xml:space="preserve">’s likeness. </w:t>
      </w:r>
      <w:r w:rsidR="00472DAB">
        <w:t>As an added precaution</w:t>
      </w:r>
      <w:r w:rsidR="00A827C8">
        <w:t>, a</w:t>
      </w:r>
      <w:r w:rsidR="004E1CC7">
        <w:t xml:space="preserve">ll participants will be assigned a </w:t>
      </w:r>
      <w:r w:rsidR="00302EC2">
        <w:t>Participant ID</w:t>
      </w:r>
      <w:r w:rsidR="004E1CC7">
        <w:t xml:space="preserve"> that will not be linked with a name or any other identifying information.</w:t>
      </w:r>
      <w:r w:rsidR="00431E5B">
        <w:t xml:space="preserve"> All photos, audio and video will be tracked using this coding number. </w:t>
      </w:r>
      <w:r w:rsidR="004E1CC7">
        <w:t xml:space="preserve">   </w:t>
      </w:r>
      <w:r w:rsidR="004E28E5">
        <w:t xml:space="preserve">This data will be collected and used for internal purposes as well as in external communications. </w:t>
      </w:r>
      <w:r w:rsidR="001B0BF8">
        <w:t>This data w</w:t>
      </w:r>
      <w:r w:rsidR="004133CB">
        <w:t>i</w:t>
      </w:r>
      <w:r w:rsidR="001B0BF8">
        <w:t xml:space="preserve">ll only be </w:t>
      </w:r>
      <w:r w:rsidR="004E28E5">
        <w:t xml:space="preserve">used in external communications if </w:t>
      </w:r>
      <w:r w:rsidR="001B0BF8">
        <w:t>a talent</w:t>
      </w:r>
      <w:r w:rsidR="004E28E5">
        <w:t xml:space="preserve"> </w:t>
      </w:r>
      <w:r w:rsidR="001B0BF8">
        <w:t>waiver is obtained</w:t>
      </w:r>
      <w:r w:rsidR="0085199C">
        <w:t xml:space="preserve"> (Appendix J)</w:t>
      </w:r>
      <w:r w:rsidR="001B0BF8">
        <w:t>.</w:t>
      </w:r>
      <w:r w:rsidR="004E28E5">
        <w:t xml:space="preserve"> If a volunteer does not wish to have their likeness used in external communications, they can choose to not sign this waiver and their data will only been seen by CDC/NIOSH researchers and used for internal research. </w:t>
      </w:r>
      <w:r w:rsidR="00431E5B">
        <w:t>All information provided by participants will be stored by CDC/NIOSH researchers in a secure manner unless compelled otherwise by law. The data will be analyzed in the aggregate form and no individual participants will be identified.</w:t>
      </w:r>
    </w:p>
    <w:p w14:paraId="32D3BD32" w14:textId="7CF9AB3D" w:rsidR="0022743B" w:rsidRDefault="0022743B" w:rsidP="0022743B">
      <w:r w:rsidRPr="0042307D">
        <w:t xml:space="preserve">In terms of physical controls, the completed data collection instruments will be stored in a locked file cabinet at NIOSH’s </w:t>
      </w:r>
      <w:r w:rsidR="00916D78">
        <w:t>Pittsburgh Mining Research Division</w:t>
      </w:r>
      <w:r w:rsidRPr="0042307D">
        <w:t xml:space="preserve"> (</w:t>
      </w:r>
      <w:r w:rsidR="00916D78">
        <w:t>PMRD</w:t>
      </w:r>
      <w:r w:rsidRPr="0042307D">
        <w:t xml:space="preserve">). This is a secure, gated facility with 24-hour security guard service. Only personnel with proper identification badges are allowed access to the site. All of the data will be entered and combined into data files that will be stored with technical safeguards in a secure, password-protected location on the CDC/NIOSH computer network. This computer network is only accessible to </w:t>
      </w:r>
      <w:r w:rsidR="004E28E5">
        <w:t>CDC/</w:t>
      </w:r>
      <w:r w:rsidRPr="0042307D">
        <w:t xml:space="preserve">NIOSH employees. All networks at </w:t>
      </w:r>
      <w:r w:rsidR="004E28E5">
        <w:t>CDC/</w:t>
      </w:r>
      <w:r w:rsidRPr="0042307D">
        <w:t>NIOSH are firewall protected and utilize a virtual private network. Access to this information will be restricted to researchers directly involved with the study and those who need to view the data. A training session will be conducted for all researchers about the data collection and how the data will be stored. At this training session, all researchers will be made aware of their responsibilities for protecting information being collected and maintained. At the end of the data collection, the surveys will be destroyed.</w:t>
      </w:r>
    </w:p>
    <w:p w14:paraId="000DF9E4" w14:textId="7DAA16D4" w:rsidR="0022743B" w:rsidRPr="0042307D" w:rsidRDefault="00C03E8A" w:rsidP="0022743B">
      <w:r>
        <w:t xml:space="preserve">The system’s Security Plan defines the process for handling security incidents. The system’s team and the Office of the </w:t>
      </w:r>
      <w:r w:rsidR="00EC743B">
        <w:t>Chief Information Security Offi</w:t>
      </w:r>
      <w:r>
        <w:t>cer (OCISO) share the responsibilities for event monitoring and incident response. Direct reports of suspicious security or adverse privacy related events to the component’s In</w:t>
      </w:r>
      <w:r w:rsidR="00EC743B">
        <w:t>formation Systems Security Offi</w:t>
      </w:r>
      <w:r>
        <w:t>cer, CDC helpdesk or to the CDC Incident Response Team. The CDC OCISO reports to the HHS Secure One Communications Center, which reports incidents to US-CERT as appropriat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5"/>
        <w:gridCol w:w="3097"/>
        <w:gridCol w:w="3108"/>
      </w:tblGrid>
      <w:tr w:rsidR="0022743B" w:rsidRPr="0042307D" w14:paraId="1325C3ED" w14:textId="77777777" w:rsidTr="001D051A">
        <w:trPr>
          <w:cantSplit/>
          <w:trHeight w:val="144"/>
          <w:jc w:val="center"/>
        </w:trPr>
        <w:tc>
          <w:tcPr>
            <w:tcW w:w="3145" w:type="dxa"/>
            <w:vAlign w:val="center"/>
          </w:tcPr>
          <w:p w14:paraId="33384152" w14:textId="77777777" w:rsidR="0022743B" w:rsidRPr="0042307D" w:rsidRDefault="0022743B" w:rsidP="00347638">
            <w:pPr>
              <w:autoSpaceDE w:val="0"/>
              <w:autoSpaceDN w:val="0"/>
              <w:adjustRightInd w:val="0"/>
              <w:spacing w:after="0"/>
              <w:jc w:val="center"/>
              <w:rPr>
                <w:rFonts w:cs="Times New Roman"/>
                <w:b/>
                <w:color w:val="000000"/>
                <w:szCs w:val="24"/>
              </w:rPr>
            </w:pPr>
            <w:r w:rsidRPr="0042307D">
              <w:rPr>
                <w:rFonts w:cs="Times New Roman"/>
                <w:b/>
                <w:color w:val="000000"/>
                <w:szCs w:val="24"/>
              </w:rPr>
              <w:t>Technical Controls</w:t>
            </w:r>
          </w:p>
        </w:tc>
        <w:tc>
          <w:tcPr>
            <w:tcW w:w="3097" w:type="dxa"/>
            <w:vAlign w:val="center"/>
          </w:tcPr>
          <w:p w14:paraId="102EC80D" w14:textId="77777777" w:rsidR="0022743B" w:rsidRPr="0042307D" w:rsidRDefault="0022743B" w:rsidP="00347638">
            <w:pPr>
              <w:autoSpaceDE w:val="0"/>
              <w:autoSpaceDN w:val="0"/>
              <w:adjustRightInd w:val="0"/>
              <w:spacing w:after="0"/>
              <w:jc w:val="center"/>
              <w:rPr>
                <w:rFonts w:cs="Times New Roman"/>
                <w:b/>
                <w:color w:val="000000"/>
                <w:szCs w:val="24"/>
              </w:rPr>
            </w:pPr>
            <w:r w:rsidRPr="0042307D">
              <w:rPr>
                <w:rFonts w:cs="Times New Roman"/>
                <w:b/>
                <w:szCs w:val="24"/>
              </w:rPr>
              <w:t>Physical Controls</w:t>
            </w:r>
          </w:p>
        </w:tc>
        <w:tc>
          <w:tcPr>
            <w:tcW w:w="3108" w:type="dxa"/>
            <w:vAlign w:val="center"/>
          </w:tcPr>
          <w:p w14:paraId="6DBD52FE" w14:textId="77777777" w:rsidR="0022743B" w:rsidRPr="0042307D" w:rsidRDefault="0022743B" w:rsidP="00347638">
            <w:pPr>
              <w:autoSpaceDE w:val="0"/>
              <w:autoSpaceDN w:val="0"/>
              <w:adjustRightInd w:val="0"/>
              <w:spacing w:after="0"/>
              <w:jc w:val="center"/>
              <w:rPr>
                <w:rFonts w:cs="Times New Roman"/>
                <w:b/>
                <w:color w:val="000000"/>
                <w:szCs w:val="24"/>
              </w:rPr>
            </w:pPr>
            <w:r w:rsidRPr="0042307D">
              <w:rPr>
                <w:rFonts w:cs="Times New Roman"/>
                <w:b/>
                <w:color w:val="000000"/>
                <w:szCs w:val="24"/>
              </w:rPr>
              <w:t>Administrative Controls</w:t>
            </w:r>
          </w:p>
        </w:tc>
      </w:tr>
      <w:tr w:rsidR="0022743B" w:rsidRPr="0042307D" w14:paraId="34DE28A3" w14:textId="77777777" w:rsidTr="001D051A">
        <w:trPr>
          <w:cantSplit/>
          <w:trHeight w:val="144"/>
          <w:jc w:val="center"/>
        </w:trPr>
        <w:tc>
          <w:tcPr>
            <w:tcW w:w="3145" w:type="dxa"/>
          </w:tcPr>
          <w:p w14:paraId="24A1A00F" w14:textId="77777777" w:rsidR="001D051A" w:rsidRPr="001D051A" w:rsidRDefault="0022743B" w:rsidP="000E7DBC">
            <w:pPr>
              <w:pStyle w:val="ListParagraph"/>
              <w:numPr>
                <w:ilvl w:val="0"/>
                <w:numId w:val="7"/>
              </w:numPr>
              <w:autoSpaceDE w:val="0"/>
              <w:autoSpaceDN w:val="0"/>
              <w:adjustRightInd w:val="0"/>
              <w:spacing w:after="0"/>
              <w:ind w:left="337"/>
              <w:jc w:val="left"/>
              <w:rPr>
                <w:rFonts w:cs="Times New Roman"/>
                <w:color w:val="000000"/>
                <w:szCs w:val="24"/>
              </w:rPr>
            </w:pPr>
            <w:r w:rsidRPr="001D051A">
              <w:rPr>
                <w:rFonts w:cs="Times New Roman"/>
                <w:color w:val="000000"/>
                <w:szCs w:val="24"/>
              </w:rPr>
              <w:t>Passwords</w:t>
            </w:r>
            <w:r w:rsidR="001D051A" w:rsidRPr="001D051A">
              <w:rPr>
                <w:rFonts w:cs="Times New Roman"/>
                <w:color w:val="000000"/>
                <w:szCs w:val="24"/>
              </w:rPr>
              <w:t xml:space="preserve"> </w:t>
            </w:r>
          </w:p>
          <w:p w14:paraId="53F5323B" w14:textId="77777777" w:rsidR="001D051A" w:rsidRPr="001D051A" w:rsidRDefault="001D051A" w:rsidP="000E7DBC">
            <w:pPr>
              <w:pStyle w:val="ListParagraph"/>
              <w:numPr>
                <w:ilvl w:val="0"/>
                <w:numId w:val="7"/>
              </w:numPr>
              <w:autoSpaceDE w:val="0"/>
              <w:autoSpaceDN w:val="0"/>
              <w:adjustRightInd w:val="0"/>
              <w:spacing w:after="0"/>
              <w:ind w:left="337"/>
              <w:jc w:val="left"/>
              <w:rPr>
                <w:rFonts w:cs="Times New Roman"/>
                <w:color w:val="000000"/>
                <w:szCs w:val="24"/>
              </w:rPr>
            </w:pPr>
            <w:r w:rsidRPr="001D051A">
              <w:rPr>
                <w:rFonts w:cs="Times New Roman"/>
                <w:color w:val="000000"/>
                <w:szCs w:val="24"/>
              </w:rPr>
              <w:t xml:space="preserve">Firewall </w:t>
            </w:r>
          </w:p>
          <w:p w14:paraId="2910A904" w14:textId="77777777" w:rsidR="001D051A" w:rsidRPr="001D051A" w:rsidRDefault="001D051A" w:rsidP="000E7DBC">
            <w:pPr>
              <w:pStyle w:val="ListParagraph"/>
              <w:numPr>
                <w:ilvl w:val="0"/>
                <w:numId w:val="7"/>
              </w:numPr>
              <w:autoSpaceDE w:val="0"/>
              <w:autoSpaceDN w:val="0"/>
              <w:adjustRightInd w:val="0"/>
              <w:spacing w:after="0"/>
              <w:ind w:left="337"/>
              <w:jc w:val="left"/>
              <w:rPr>
                <w:rFonts w:cs="Times New Roman"/>
                <w:color w:val="000000"/>
                <w:szCs w:val="24"/>
              </w:rPr>
            </w:pPr>
            <w:r w:rsidRPr="001D051A">
              <w:rPr>
                <w:rFonts w:cs="Times New Roman"/>
                <w:color w:val="000000"/>
                <w:szCs w:val="24"/>
              </w:rPr>
              <w:t xml:space="preserve">Virtual Private Network (VPN) </w:t>
            </w:r>
          </w:p>
          <w:p w14:paraId="2ADA1312" w14:textId="7F30BC0A" w:rsidR="0022743B" w:rsidRPr="001D051A" w:rsidRDefault="001D051A" w:rsidP="000E7DBC">
            <w:pPr>
              <w:pStyle w:val="ListParagraph"/>
              <w:numPr>
                <w:ilvl w:val="0"/>
                <w:numId w:val="7"/>
              </w:numPr>
              <w:autoSpaceDE w:val="0"/>
              <w:autoSpaceDN w:val="0"/>
              <w:adjustRightInd w:val="0"/>
              <w:spacing w:after="0"/>
              <w:ind w:left="337"/>
              <w:jc w:val="left"/>
              <w:rPr>
                <w:rFonts w:cs="Times New Roman"/>
                <w:color w:val="000000"/>
                <w:szCs w:val="24"/>
              </w:rPr>
            </w:pPr>
            <w:r w:rsidRPr="001D051A">
              <w:rPr>
                <w:rFonts w:cs="Times New Roman"/>
                <w:color w:val="000000"/>
                <w:szCs w:val="24"/>
              </w:rPr>
              <w:t>Smart Cards</w:t>
            </w:r>
          </w:p>
        </w:tc>
        <w:tc>
          <w:tcPr>
            <w:tcW w:w="3097" w:type="dxa"/>
          </w:tcPr>
          <w:p w14:paraId="2305ACCF" w14:textId="77777777" w:rsidR="001D051A" w:rsidRPr="001D051A" w:rsidRDefault="0022743B" w:rsidP="000E7DBC">
            <w:pPr>
              <w:pStyle w:val="ListParagraph"/>
              <w:numPr>
                <w:ilvl w:val="0"/>
                <w:numId w:val="7"/>
              </w:numPr>
              <w:autoSpaceDE w:val="0"/>
              <w:autoSpaceDN w:val="0"/>
              <w:adjustRightInd w:val="0"/>
              <w:spacing w:after="0"/>
              <w:ind w:left="342"/>
              <w:jc w:val="left"/>
              <w:rPr>
                <w:rFonts w:cs="Times New Roman"/>
                <w:szCs w:val="24"/>
              </w:rPr>
            </w:pPr>
            <w:r w:rsidRPr="001D051A">
              <w:rPr>
                <w:rFonts w:cs="Times New Roman"/>
                <w:szCs w:val="24"/>
              </w:rPr>
              <w:t>Security Guards</w:t>
            </w:r>
            <w:r w:rsidR="001D051A" w:rsidRPr="001D051A">
              <w:rPr>
                <w:rFonts w:cs="Times New Roman"/>
                <w:szCs w:val="24"/>
              </w:rPr>
              <w:t xml:space="preserve"> </w:t>
            </w:r>
          </w:p>
          <w:p w14:paraId="6DE726EA" w14:textId="77777777" w:rsidR="001D051A" w:rsidRPr="001D051A" w:rsidRDefault="001D051A" w:rsidP="000E7DBC">
            <w:pPr>
              <w:pStyle w:val="ListParagraph"/>
              <w:numPr>
                <w:ilvl w:val="0"/>
                <w:numId w:val="7"/>
              </w:numPr>
              <w:autoSpaceDE w:val="0"/>
              <w:autoSpaceDN w:val="0"/>
              <w:adjustRightInd w:val="0"/>
              <w:spacing w:after="0"/>
              <w:ind w:left="342"/>
              <w:jc w:val="left"/>
              <w:rPr>
                <w:rFonts w:cs="Times New Roman"/>
                <w:szCs w:val="24"/>
              </w:rPr>
            </w:pPr>
            <w:r w:rsidRPr="001D051A">
              <w:rPr>
                <w:rFonts w:cs="Times New Roman"/>
                <w:szCs w:val="24"/>
              </w:rPr>
              <w:t xml:space="preserve">Identification Badges </w:t>
            </w:r>
          </w:p>
          <w:p w14:paraId="0B1A6751" w14:textId="57CCE26E" w:rsidR="0022743B" w:rsidRPr="001D051A" w:rsidRDefault="001D051A" w:rsidP="000E7DBC">
            <w:pPr>
              <w:pStyle w:val="ListParagraph"/>
              <w:numPr>
                <w:ilvl w:val="0"/>
                <w:numId w:val="7"/>
              </w:numPr>
              <w:autoSpaceDE w:val="0"/>
              <w:autoSpaceDN w:val="0"/>
              <w:adjustRightInd w:val="0"/>
              <w:spacing w:after="0"/>
              <w:ind w:left="342"/>
              <w:jc w:val="left"/>
              <w:rPr>
                <w:rFonts w:cs="Times New Roman"/>
                <w:color w:val="000000"/>
                <w:szCs w:val="24"/>
              </w:rPr>
            </w:pPr>
            <w:r w:rsidRPr="001D051A">
              <w:rPr>
                <w:rFonts w:cs="Times New Roman"/>
                <w:szCs w:val="24"/>
              </w:rPr>
              <w:t>Office and File Cabinet Locks</w:t>
            </w:r>
          </w:p>
        </w:tc>
        <w:tc>
          <w:tcPr>
            <w:tcW w:w="3108" w:type="dxa"/>
          </w:tcPr>
          <w:p w14:paraId="7A20512E" w14:textId="77777777" w:rsidR="001D051A" w:rsidRPr="001D051A" w:rsidRDefault="0022743B" w:rsidP="000E7DBC">
            <w:pPr>
              <w:pStyle w:val="ListParagraph"/>
              <w:numPr>
                <w:ilvl w:val="0"/>
                <w:numId w:val="7"/>
              </w:numPr>
              <w:autoSpaceDE w:val="0"/>
              <w:autoSpaceDN w:val="0"/>
              <w:adjustRightInd w:val="0"/>
              <w:spacing w:after="0"/>
              <w:ind w:left="305"/>
              <w:jc w:val="left"/>
              <w:rPr>
                <w:rFonts w:cs="Times New Roman"/>
                <w:color w:val="000000"/>
                <w:szCs w:val="24"/>
              </w:rPr>
            </w:pPr>
            <w:r w:rsidRPr="001D051A">
              <w:rPr>
                <w:rFonts w:cs="Times New Roman"/>
                <w:color w:val="000000"/>
                <w:szCs w:val="24"/>
              </w:rPr>
              <w:t>Access to data limited to researchers directly associated with task</w:t>
            </w:r>
            <w:r w:rsidR="001D051A" w:rsidRPr="001D051A">
              <w:rPr>
                <w:rFonts w:cs="Times New Roman"/>
                <w:color w:val="000000"/>
                <w:szCs w:val="24"/>
              </w:rPr>
              <w:t xml:space="preserve"> </w:t>
            </w:r>
          </w:p>
          <w:p w14:paraId="0EFA56BC" w14:textId="44D750DD" w:rsidR="0022743B" w:rsidRPr="001D051A" w:rsidRDefault="001D051A" w:rsidP="000E7DBC">
            <w:pPr>
              <w:pStyle w:val="ListParagraph"/>
              <w:numPr>
                <w:ilvl w:val="0"/>
                <w:numId w:val="7"/>
              </w:numPr>
              <w:autoSpaceDE w:val="0"/>
              <w:autoSpaceDN w:val="0"/>
              <w:adjustRightInd w:val="0"/>
              <w:spacing w:after="0"/>
              <w:ind w:left="305"/>
              <w:jc w:val="left"/>
              <w:rPr>
                <w:rFonts w:cs="Times New Roman"/>
                <w:color w:val="000000"/>
                <w:szCs w:val="24"/>
              </w:rPr>
            </w:pPr>
            <w:r w:rsidRPr="001D051A">
              <w:rPr>
                <w:rFonts w:cs="Times New Roman"/>
                <w:color w:val="000000"/>
                <w:szCs w:val="24"/>
              </w:rPr>
              <w:t>Training Session</w:t>
            </w:r>
          </w:p>
        </w:tc>
      </w:tr>
    </w:tbl>
    <w:p w14:paraId="323B41F2" w14:textId="77777777" w:rsidR="000A61E3" w:rsidRDefault="000A61E3" w:rsidP="009662D7"/>
    <w:p w14:paraId="3E839825" w14:textId="2C2E6173" w:rsidR="002E00A8" w:rsidRDefault="00262DC4" w:rsidP="00262DC4">
      <w:pPr>
        <w:pStyle w:val="Heading1"/>
      </w:pPr>
      <w:bookmarkStart w:id="13" w:name="_Toc535330658"/>
      <w:r>
        <w:t>Justifi</w:t>
      </w:r>
      <w:r w:rsidRPr="00262DC4">
        <w:t>cation for Sensitive Questions</w:t>
      </w:r>
      <w:bookmarkEnd w:id="13"/>
    </w:p>
    <w:p w14:paraId="7099291B" w14:textId="2A1CAE80" w:rsidR="00830212" w:rsidRPr="00352540" w:rsidRDefault="00620175" w:rsidP="00620175">
      <w:r>
        <w:t xml:space="preserve">The </w:t>
      </w:r>
      <w:r w:rsidR="00830212">
        <w:t>d</w:t>
      </w:r>
      <w:r>
        <w:t xml:space="preserve">ata collection materials have been reviewed and approved by the NIOSH </w:t>
      </w:r>
      <w:r w:rsidRPr="00352540">
        <w:t xml:space="preserve">Internal Review Board (IRB). </w:t>
      </w:r>
      <w:r w:rsidR="00830212" w:rsidRPr="00352540">
        <w:t xml:space="preserve">The Informed Consent is included with this submission (see Appendix </w:t>
      </w:r>
      <w:r w:rsidR="0085199C" w:rsidRPr="00352540">
        <w:t>K, L, M</w:t>
      </w:r>
      <w:r w:rsidR="00830212" w:rsidRPr="00352540">
        <w:t>)</w:t>
      </w:r>
      <w:r w:rsidR="009A6E54" w:rsidRPr="00352540">
        <w:t xml:space="preserve">. Original IRB approval, and the IRB closure notice (as that part of the data collection effort is complete) for </w:t>
      </w:r>
      <w:r w:rsidR="00681948" w:rsidRPr="00352540">
        <w:t xml:space="preserve">Specific Aim 1, which includes interviews and focus-groups, is provided in </w:t>
      </w:r>
      <w:r w:rsidR="009A6E54" w:rsidRPr="00352540">
        <w:t xml:space="preserve">Appendix N. Original </w:t>
      </w:r>
      <w:r w:rsidR="00830212" w:rsidRPr="00352540">
        <w:rPr>
          <w:rFonts w:cs="Times New Roman"/>
          <w:szCs w:val="24"/>
        </w:rPr>
        <w:t>IRB approval</w:t>
      </w:r>
      <w:r w:rsidR="009A6E54" w:rsidRPr="00352540">
        <w:rPr>
          <w:rFonts w:cs="Times New Roman"/>
          <w:szCs w:val="24"/>
        </w:rPr>
        <w:t xml:space="preserve"> and the most recent IRB extension for </w:t>
      </w:r>
      <w:r w:rsidR="00681948" w:rsidRPr="00352540">
        <w:rPr>
          <w:rFonts w:cs="Times New Roman"/>
          <w:szCs w:val="24"/>
        </w:rPr>
        <w:t xml:space="preserve">Specific Aim 2, which includes the </w:t>
      </w:r>
      <w:r w:rsidR="009A6E54" w:rsidRPr="00352540">
        <w:rPr>
          <w:rFonts w:cs="Times New Roman"/>
          <w:szCs w:val="24"/>
        </w:rPr>
        <w:t xml:space="preserve">longitudinal study and cross-sectional study </w:t>
      </w:r>
      <w:r w:rsidR="00681948" w:rsidRPr="00352540">
        <w:rPr>
          <w:rFonts w:cs="Times New Roman"/>
          <w:szCs w:val="24"/>
        </w:rPr>
        <w:t xml:space="preserve">and is ongoing, is </w:t>
      </w:r>
      <w:r w:rsidR="009A6E54" w:rsidRPr="00352540">
        <w:rPr>
          <w:rFonts w:cs="Times New Roman"/>
          <w:szCs w:val="24"/>
        </w:rPr>
        <w:t xml:space="preserve">provided in Appendix </w:t>
      </w:r>
      <w:r w:rsidR="00E62660" w:rsidRPr="00352540">
        <w:rPr>
          <w:rFonts w:cs="Times New Roman"/>
          <w:szCs w:val="24"/>
        </w:rPr>
        <w:t>O</w:t>
      </w:r>
      <w:r w:rsidR="009A6E54" w:rsidRPr="00352540">
        <w:rPr>
          <w:rFonts w:cs="Times New Roman"/>
          <w:szCs w:val="24"/>
        </w:rPr>
        <w:t xml:space="preserve">. </w:t>
      </w:r>
      <w:r w:rsidR="00830212" w:rsidRPr="00352540">
        <w:rPr>
          <w:rFonts w:cs="Times New Roman"/>
          <w:szCs w:val="24"/>
        </w:rPr>
        <w:t xml:space="preserve"> </w:t>
      </w:r>
    </w:p>
    <w:p w14:paraId="597091AA" w14:textId="77777777" w:rsidR="00091FBB" w:rsidRPr="00352540" w:rsidRDefault="00A06747" w:rsidP="009662D7">
      <w:r w:rsidRPr="00352540">
        <w:t xml:space="preserve">Participants will not be asked questions of a sensitive nature at any point during data collection. </w:t>
      </w:r>
    </w:p>
    <w:p w14:paraId="38F311FA" w14:textId="77777777" w:rsidR="000A61E3" w:rsidRPr="00352540" w:rsidRDefault="000A61E3" w:rsidP="009662D7"/>
    <w:p w14:paraId="4E9118DF" w14:textId="77777777" w:rsidR="00D33778" w:rsidRPr="00352540" w:rsidRDefault="00D33778" w:rsidP="009662D7">
      <w:pPr>
        <w:pStyle w:val="Heading1"/>
      </w:pPr>
      <w:r w:rsidRPr="00352540">
        <w:t xml:space="preserve"> </w:t>
      </w:r>
      <w:bookmarkStart w:id="14" w:name="_Toc535330659"/>
      <w:r w:rsidRPr="00352540">
        <w:t>Estimates of Annualized Burden Hours and Costs</w:t>
      </w:r>
      <w:bookmarkEnd w:id="14"/>
    </w:p>
    <w:p w14:paraId="5831E62F" w14:textId="3A35714B" w:rsidR="007521B2" w:rsidRPr="00352540" w:rsidRDefault="007521B2" w:rsidP="007521B2">
      <w:pPr>
        <w:pStyle w:val="Heading2"/>
      </w:pPr>
      <w:r w:rsidRPr="00352540">
        <w:t>A</w:t>
      </w:r>
    </w:p>
    <w:p w14:paraId="66654EEC" w14:textId="09978752" w:rsidR="000E73B1" w:rsidRPr="00352540" w:rsidRDefault="00722230" w:rsidP="001A42D1">
      <w:r w:rsidRPr="00352540">
        <w:t xml:space="preserve">The respondents targeted for this study </w:t>
      </w:r>
      <w:r w:rsidR="00431E5B" w:rsidRPr="00352540">
        <w:t xml:space="preserve">are </w:t>
      </w:r>
      <w:r w:rsidR="00477DFB" w:rsidRPr="00352540">
        <w:t>surface stone, sand and gravel</w:t>
      </w:r>
      <w:r w:rsidR="001A5F04" w:rsidRPr="00352540">
        <w:t xml:space="preserve"> </w:t>
      </w:r>
      <w:r w:rsidRPr="00352540">
        <w:t>miners</w:t>
      </w:r>
      <w:r w:rsidR="001A5F04" w:rsidRPr="00352540">
        <w:t xml:space="preserve">. </w:t>
      </w:r>
      <w:r w:rsidR="00477DFB" w:rsidRPr="00352540">
        <w:t>For the study on ingress and egress</w:t>
      </w:r>
      <w:r w:rsidR="00431E5B" w:rsidRPr="00352540">
        <w:t xml:space="preserve">, </w:t>
      </w:r>
      <w:r w:rsidR="00477DFB" w:rsidRPr="00352540">
        <w:t xml:space="preserve"> 35 mobile equipment operators will participate in focus </w:t>
      </w:r>
      <w:r w:rsidR="006D694C" w:rsidRPr="00352540">
        <w:t xml:space="preserve">groups </w:t>
      </w:r>
      <w:r w:rsidR="0097641C" w:rsidRPr="00352540">
        <w:t>or semi-structured interview</w:t>
      </w:r>
      <w:r w:rsidR="00431E5B" w:rsidRPr="00352540">
        <w:t>s</w:t>
      </w:r>
      <w:r w:rsidR="0097641C" w:rsidRPr="00352540">
        <w:t xml:space="preserve"> </w:t>
      </w:r>
      <w:r w:rsidR="006D694C" w:rsidRPr="00352540">
        <w:t>that will last no longer than 90 minutes (1</w:t>
      </w:r>
      <w:r w:rsidR="0097641C" w:rsidRPr="00352540">
        <w:t>.5</w:t>
      </w:r>
      <w:r w:rsidR="006D694C" w:rsidRPr="00352540">
        <w:t xml:space="preserve"> hour) and </w:t>
      </w:r>
      <w:r w:rsidR="00477DFB" w:rsidRPr="00352540">
        <w:t xml:space="preserve">15 mine </w:t>
      </w:r>
      <w:r w:rsidR="00431E5B" w:rsidRPr="00352540">
        <w:t xml:space="preserve">managers </w:t>
      </w:r>
      <w:r w:rsidR="00477DFB" w:rsidRPr="00352540">
        <w:t xml:space="preserve">will </w:t>
      </w:r>
      <w:r w:rsidR="006D694C" w:rsidRPr="00352540">
        <w:t>participate in a semi-structured interview that lasts no longer than 60 minutes (1 hour)</w:t>
      </w:r>
      <w:r w:rsidR="00477DFB" w:rsidRPr="00352540">
        <w:t xml:space="preserve">. </w:t>
      </w:r>
      <w:r w:rsidR="000E73B1" w:rsidRPr="00352540">
        <w:t>This part of the study has been completed.</w:t>
      </w:r>
    </w:p>
    <w:p w14:paraId="282A4D18" w14:textId="1850CCE5" w:rsidR="00E008F0" w:rsidRPr="00352540" w:rsidRDefault="006D694C" w:rsidP="001A42D1">
      <w:r w:rsidRPr="00352540">
        <w:t xml:space="preserve">For the study on boot wear </w:t>
      </w:r>
      <w:r w:rsidR="00302EC2" w:rsidRPr="00352540">
        <w:t>1</w:t>
      </w:r>
      <w:r w:rsidR="001A42D1" w:rsidRPr="00352540">
        <w:t xml:space="preserve">50 </w:t>
      </w:r>
      <w:r w:rsidR="00302EC2" w:rsidRPr="00352540">
        <w:t>participants</w:t>
      </w:r>
      <w:r w:rsidR="001A42D1" w:rsidRPr="00352540">
        <w:t xml:space="preserve"> will</w:t>
      </w:r>
      <w:r w:rsidR="00E008F0" w:rsidRPr="00352540">
        <w:t xml:space="preserve"> fill out the preliminary survey once that will take no longer than 15 minutes</w:t>
      </w:r>
      <w:r w:rsidR="00302EC2" w:rsidRPr="00352540">
        <w:t xml:space="preserve">. Only 50 participants will complete the </w:t>
      </w:r>
      <w:r w:rsidR="00840EBA" w:rsidRPr="00352540">
        <w:t>recurring</w:t>
      </w:r>
      <w:r w:rsidR="00E008F0" w:rsidRPr="00352540">
        <w:t xml:space="preserve"> survey up to 52 times that will take no longer than 10 minutes each and the final survey once that will take no longer than 5 </w:t>
      </w:r>
      <w:r w:rsidR="0097641C" w:rsidRPr="00352540">
        <w:t>minutes</w:t>
      </w:r>
      <w:r w:rsidR="00E008F0" w:rsidRPr="00352540">
        <w:t xml:space="preserve">. </w:t>
      </w:r>
      <w:r w:rsidR="000E73B1" w:rsidRPr="00352540">
        <w:t xml:space="preserve">The extension is being sought to complete this work. </w:t>
      </w:r>
    </w:p>
    <w:p w14:paraId="6147B59C" w14:textId="77777777" w:rsidR="00BD0D03" w:rsidRDefault="00722230" w:rsidP="009662D7">
      <w:r w:rsidRPr="00352540">
        <w:t xml:space="preserve">Data collection will be </w:t>
      </w:r>
      <w:r w:rsidR="00FE3506" w:rsidRPr="00352540">
        <w:t>performed</w:t>
      </w:r>
      <w:r w:rsidRPr="00352540">
        <w:t xml:space="preserve"> with vari</w:t>
      </w:r>
      <w:r w:rsidR="001A5F04" w:rsidRPr="00352540">
        <w:t>ous data collection instruments</w:t>
      </w:r>
      <w:r w:rsidR="001A5F04">
        <w:t xml:space="preserve"> and </w:t>
      </w:r>
      <w:r w:rsidR="00FE3506">
        <w:t xml:space="preserve">the </w:t>
      </w:r>
      <w:r w:rsidR="004325AE">
        <w:t>majority of</w:t>
      </w:r>
      <w:r w:rsidR="001A5F04">
        <w:t xml:space="preserve"> data will be collected at the mine site</w:t>
      </w:r>
      <w:r w:rsidR="004325AE">
        <w:t xml:space="preserve"> in order to limit the burden on the mining organizations and the participants</w:t>
      </w:r>
      <w:r w:rsidR="001A5F04">
        <w:t>.</w:t>
      </w:r>
      <w:r w:rsidR="004325AE">
        <w:t xml:space="preserve"> </w:t>
      </w:r>
    </w:p>
    <w:p w14:paraId="5E83941E" w14:textId="06C8E9EE" w:rsidR="0097641C" w:rsidRDefault="00722230" w:rsidP="000A61E3">
      <w:r w:rsidRPr="00722230">
        <w:t xml:space="preserve">The following table provides an estimate of the </w:t>
      </w:r>
      <w:r w:rsidR="00850F66">
        <w:t>total</w:t>
      </w:r>
      <w:r w:rsidR="00850F66" w:rsidRPr="00722230">
        <w:t xml:space="preserve"> </w:t>
      </w:r>
      <w:r w:rsidRPr="00722230">
        <w:t>burden hours. The estimates are based on the researcher’s previous experience conducting similar methods of data collection.</w:t>
      </w:r>
    </w:p>
    <w:p w14:paraId="62E345D2" w14:textId="77777777" w:rsidR="00F87094" w:rsidRDefault="00F87094" w:rsidP="000A61E3"/>
    <w:p w14:paraId="3723EE2A" w14:textId="77777777" w:rsidR="00722230" w:rsidRPr="00722230" w:rsidRDefault="00722230" w:rsidP="00722230">
      <w:pPr>
        <w:rPr>
          <w:rFonts w:cs="Times New Roman"/>
          <w:szCs w:val="24"/>
          <w:highlight w:val="yellow"/>
        </w:rPr>
      </w:pPr>
      <w:r w:rsidRPr="00722230">
        <w:rPr>
          <w:rFonts w:cs="Times New Roman"/>
          <w:szCs w:val="24"/>
        </w:rPr>
        <w:t xml:space="preserve">Estimated </w:t>
      </w:r>
      <w:r w:rsidR="00850F66">
        <w:rPr>
          <w:rFonts w:cs="Times New Roman"/>
          <w:szCs w:val="24"/>
        </w:rPr>
        <w:t>Total</w:t>
      </w:r>
      <w:r w:rsidR="00850F66" w:rsidRPr="00722230">
        <w:rPr>
          <w:rFonts w:cs="Times New Roman"/>
          <w:szCs w:val="24"/>
        </w:rPr>
        <w:t xml:space="preserve"> </w:t>
      </w:r>
      <w:r w:rsidRPr="00722230">
        <w:rPr>
          <w:rFonts w:cs="Times New Roman"/>
          <w:szCs w:val="24"/>
        </w:rPr>
        <w:t>Burden Hours</w:t>
      </w:r>
    </w:p>
    <w:tbl>
      <w:tblPr>
        <w:tblW w:w="101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75"/>
        <w:gridCol w:w="2250"/>
        <w:gridCol w:w="1440"/>
        <w:gridCol w:w="90"/>
        <w:gridCol w:w="1440"/>
        <w:gridCol w:w="1485"/>
        <w:gridCol w:w="1485"/>
      </w:tblGrid>
      <w:tr w:rsidR="00722230" w:rsidRPr="00722230" w14:paraId="7E960E26" w14:textId="77777777" w:rsidTr="00F87094">
        <w:trPr>
          <w:cantSplit/>
          <w:tblHeader/>
        </w:trPr>
        <w:tc>
          <w:tcPr>
            <w:tcW w:w="1975" w:type="dxa"/>
            <w:vAlign w:val="center"/>
          </w:tcPr>
          <w:p w14:paraId="78748C68" w14:textId="77777777"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Type of Respondent</w:t>
            </w:r>
          </w:p>
        </w:tc>
        <w:tc>
          <w:tcPr>
            <w:tcW w:w="2250" w:type="dxa"/>
            <w:vAlign w:val="center"/>
          </w:tcPr>
          <w:p w14:paraId="2A3B791A" w14:textId="77777777"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Form Name</w:t>
            </w:r>
          </w:p>
        </w:tc>
        <w:tc>
          <w:tcPr>
            <w:tcW w:w="1530" w:type="dxa"/>
            <w:gridSpan w:val="2"/>
            <w:vAlign w:val="center"/>
          </w:tcPr>
          <w:p w14:paraId="46A1B615" w14:textId="77777777"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No. of Respondents</w:t>
            </w:r>
          </w:p>
        </w:tc>
        <w:tc>
          <w:tcPr>
            <w:tcW w:w="1440" w:type="dxa"/>
            <w:vAlign w:val="center"/>
          </w:tcPr>
          <w:p w14:paraId="44D32316" w14:textId="77777777"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No. Responses per Respondent</w:t>
            </w:r>
          </w:p>
        </w:tc>
        <w:tc>
          <w:tcPr>
            <w:tcW w:w="1485" w:type="dxa"/>
            <w:vAlign w:val="center"/>
          </w:tcPr>
          <w:p w14:paraId="72F5EC90" w14:textId="3ADAF49E" w:rsidR="00722230" w:rsidRPr="00867E9D" w:rsidRDefault="00722230" w:rsidP="000E549D">
            <w:pPr>
              <w:autoSpaceDE w:val="0"/>
              <w:autoSpaceDN w:val="0"/>
              <w:adjustRightInd w:val="0"/>
              <w:spacing w:after="0"/>
              <w:jc w:val="center"/>
              <w:rPr>
                <w:rFonts w:cs="Times New Roman"/>
                <w:b/>
                <w:color w:val="000000"/>
                <w:szCs w:val="24"/>
              </w:rPr>
            </w:pPr>
            <w:r w:rsidRPr="00867E9D">
              <w:rPr>
                <w:rFonts w:cs="Times New Roman"/>
                <w:b/>
                <w:color w:val="000000"/>
                <w:szCs w:val="24"/>
              </w:rPr>
              <w:t>Avera</w:t>
            </w:r>
            <w:r w:rsidR="00B63548">
              <w:rPr>
                <w:rFonts w:cs="Times New Roman"/>
                <w:b/>
                <w:color w:val="000000"/>
                <w:szCs w:val="24"/>
              </w:rPr>
              <w:t>ge Burden per Response (</w:t>
            </w:r>
            <w:r w:rsidR="000E549D">
              <w:rPr>
                <w:rFonts w:cs="Times New Roman"/>
                <w:b/>
                <w:color w:val="000000"/>
                <w:szCs w:val="24"/>
              </w:rPr>
              <w:t>Hours</w:t>
            </w:r>
            <w:r w:rsidRPr="00867E9D">
              <w:rPr>
                <w:rFonts w:cs="Times New Roman"/>
                <w:b/>
                <w:color w:val="000000"/>
                <w:szCs w:val="24"/>
              </w:rPr>
              <w:t>)</w:t>
            </w:r>
          </w:p>
        </w:tc>
        <w:tc>
          <w:tcPr>
            <w:tcW w:w="1485" w:type="dxa"/>
            <w:vAlign w:val="center"/>
          </w:tcPr>
          <w:p w14:paraId="5F814DE4" w14:textId="54613DE8" w:rsidR="00722230" w:rsidRPr="00867E9D" w:rsidRDefault="00722230" w:rsidP="00867E9D">
            <w:pPr>
              <w:autoSpaceDE w:val="0"/>
              <w:autoSpaceDN w:val="0"/>
              <w:adjustRightInd w:val="0"/>
              <w:spacing w:after="0"/>
              <w:jc w:val="center"/>
              <w:rPr>
                <w:rFonts w:cs="Times New Roman"/>
                <w:b/>
                <w:color w:val="000000"/>
                <w:szCs w:val="24"/>
              </w:rPr>
            </w:pPr>
            <w:r w:rsidRPr="00867E9D">
              <w:rPr>
                <w:rFonts w:cs="Times New Roman"/>
                <w:b/>
                <w:color w:val="000000"/>
                <w:szCs w:val="24"/>
              </w:rPr>
              <w:t xml:space="preserve">Total Burden </w:t>
            </w:r>
            <w:r w:rsidR="00B63548">
              <w:rPr>
                <w:rFonts w:cs="Times New Roman"/>
                <w:b/>
                <w:color w:val="000000"/>
                <w:szCs w:val="24"/>
              </w:rPr>
              <w:t>(</w:t>
            </w:r>
            <w:r w:rsidRPr="00867E9D">
              <w:rPr>
                <w:rFonts w:cs="Times New Roman"/>
                <w:b/>
                <w:color w:val="000000"/>
                <w:szCs w:val="24"/>
              </w:rPr>
              <w:t>Hours</w:t>
            </w:r>
            <w:r w:rsidR="00B63548">
              <w:rPr>
                <w:rFonts w:cs="Times New Roman"/>
                <w:b/>
                <w:color w:val="000000"/>
                <w:szCs w:val="24"/>
              </w:rPr>
              <w:t>)</w:t>
            </w:r>
          </w:p>
        </w:tc>
      </w:tr>
      <w:tr w:rsidR="00AA4C55" w:rsidRPr="00722230" w14:paraId="41F76B71" w14:textId="77777777" w:rsidTr="00117E06">
        <w:trPr>
          <w:cantSplit/>
        </w:trPr>
        <w:tc>
          <w:tcPr>
            <w:tcW w:w="10165" w:type="dxa"/>
            <w:gridSpan w:val="7"/>
          </w:tcPr>
          <w:p w14:paraId="13D087D3" w14:textId="6F8FABEE" w:rsidR="00AA4C55" w:rsidRPr="0097281E" w:rsidRDefault="00AA4C55" w:rsidP="00F87094">
            <w:pPr>
              <w:autoSpaceDE w:val="0"/>
              <w:autoSpaceDN w:val="0"/>
              <w:adjustRightInd w:val="0"/>
              <w:spacing w:after="0"/>
              <w:jc w:val="center"/>
            </w:pPr>
            <w:r>
              <w:rPr>
                <w:b/>
              </w:rPr>
              <w:t>Ingress/egress study</w:t>
            </w:r>
          </w:p>
        </w:tc>
      </w:tr>
      <w:tr w:rsidR="00F87094" w:rsidRPr="00722230" w14:paraId="1C282C3E" w14:textId="77777777" w:rsidTr="004853D3">
        <w:trPr>
          <w:cantSplit/>
        </w:trPr>
        <w:tc>
          <w:tcPr>
            <w:tcW w:w="1975" w:type="dxa"/>
          </w:tcPr>
          <w:p w14:paraId="7FAF5B9F" w14:textId="78E4E55D" w:rsidR="00F87094" w:rsidRPr="00F87094" w:rsidRDefault="00F87094" w:rsidP="00F87094">
            <w:pPr>
              <w:autoSpaceDE w:val="0"/>
              <w:autoSpaceDN w:val="0"/>
              <w:adjustRightInd w:val="0"/>
              <w:spacing w:after="0"/>
              <w:jc w:val="left"/>
              <w:rPr>
                <w:rFonts w:cs="Times New Roman"/>
                <w:b/>
                <w:color w:val="000000"/>
                <w:szCs w:val="24"/>
              </w:rPr>
            </w:pPr>
            <w:r w:rsidRPr="00F87094">
              <w:rPr>
                <w:b/>
              </w:rPr>
              <w:t>Mobile equipment operators</w:t>
            </w:r>
          </w:p>
        </w:tc>
        <w:tc>
          <w:tcPr>
            <w:tcW w:w="2250" w:type="dxa"/>
            <w:shd w:val="clear" w:color="auto" w:fill="auto"/>
          </w:tcPr>
          <w:p w14:paraId="055ADEFF" w14:textId="33618825" w:rsidR="00F87094" w:rsidRPr="004853D3" w:rsidRDefault="00F87094" w:rsidP="00F87094">
            <w:pPr>
              <w:autoSpaceDE w:val="0"/>
              <w:autoSpaceDN w:val="0"/>
              <w:adjustRightInd w:val="0"/>
              <w:spacing w:after="0"/>
              <w:jc w:val="left"/>
              <w:rPr>
                <w:rFonts w:cs="Times New Roman"/>
                <w:color w:val="000000"/>
                <w:szCs w:val="24"/>
              </w:rPr>
            </w:pPr>
            <w:r w:rsidRPr="004853D3">
              <w:t>Mobile equipment operators focus group guide</w:t>
            </w:r>
          </w:p>
        </w:tc>
        <w:tc>
          <w:tcPr>
            <w:tcW w:w="1530" w:type="dxa"/>
            <w:gridSpan w:val="2"/>
          </w:tcPr>
          <w:p w14:paraId="0A299669" w14:textId="7D753B10" w:rsidR="00F87094" w:rsidRDefault="00F87094" w:rsidP="00F87094">
            <w:pPr>
              <w:autoSpaceDE w:val="0"/>
              <w:autoSpaceDN w:val="0"/>
              <w:adjustRightInd w:val="0"/>
              <w:spacing w:after="0"/>
              <w:jc w:val="center"/>
              <w:rPr>
                <w:rFonts w:cs="Times New Roman"/>
                <w:color w:val="000000"/>
                <w:szCs w:val="24"/>
              </w:rPr>
            </w:pPr>
            <w:r w:rsidRPr="0097281E">
              <w:t>25</w:t>
            </w:r>
          </w:p>
        </w:tc>
        <w:tc>
          <w:tcPr>
            <w:tcW w:w="1440" w:type="dxa"/>
          </w:tcPr>
          <w:p w14:paraId="787BEF57" w14:textId="4BF0A5CA" w:rsidR="00F87094" w:rsidRDefault="00F87094" w:rsidP="00F87094">
            <w:pPr>
              <w:autoSpaceDE w:val="0"/>
              <w:autoSpaceDN w:val="0"/>
              <w:adjustRightInd w:val="0"/>
              <w:spacing w:after="0"/>
              <w:jc w:val="center"/>
              <w:rPr>
                <w:rFonts w:cs="Times New Roman"/>
                <w:color w:val="000000"/>
                <w:szCs w:val="24"/>
              </w:rPr>
            </w:pPr>
            <w:r w:rsidRPr="0097281E">
              <w:t>1</w:t>
            </w:r>
          </w:p>
        </w:tc>
        <w:tc>
          <w:tcPr>
            <w:tcW w:w="1485" w:type="dxa"/>
          </w:tcPr>
          <w:p w14:paraId="4599DB76" w14:textId="36D9A8A3" w:rsidR="00F87094" w:rsidRDefault="00717612" w:rsidP="00F87094">
            <w:pPr>
              <w:autoSpaceDE w:val="0"/>
              <w:autoSpaceDN w:val="0"/>
              <w:adjustRightInd w:val="0"/>
              <w:spacing w:after="0"/>
              <w:jc w:val="center"/>
              <w:rPr>
                <w:rFonts w:cs="Times New Roman"/>
                <w:color w:val="000000"/>
                <w:szCs w:val="24"/>
              </w:rPr>
            </w:pPr>
            <w:r>
              <w:t>75/60</w:t>
            </w:r>
          </w:p>
        </w:tc>
        <w:tc>
          <w:tcPr>
            <w:tcW w:w="1485" w:type="dxa"/>
          </w:tcPr>
          <w:p w14:paraId="3A850546" w14:textId="706FD55B" w:rsidR="00F87094" w:rsidRDefault="00F87094" w:rsidP="00F87094">
            <w:pPr>
              <w:autoSpaceDE w:val="0"/>
              <w:autoSpaceDN w:val="0"/>
              <w:adjustRightInd w:val="0"/>
              <w:spacing w:after="0"/>
              <w:jc w:val="center"/>
              <w:rPr>
                <w:rFonts w:cs="Times New Roman"/>
                <w:color w:val="000000"/>
                <w:szCs w:val="24"/>
              </w:rPr>
            </w:pPr>
            <w:r w:rsidRPr="0097281E">
              <w:t>31</w:t>
            </w:r>
          </w:p>
        </w:tc>
      </w:tr>
      <w:tr w:rsidR="00F87094" w:rsidRPr="00722230" w14:paraId="7AC78AC9" w14:textId="77777777" w:rsidTr="004853D3">
        <w:trPr>
          <w:cantSplit/>
        </w:trPr>
        <w:tc>
          <w:tcPr>
            <w:tcW w:w="1975" w:type="dxa"/>
          </w:tcPr>
          <w:p w14:paraId="33839CEB" w14:textId="2A30FBF8" w:rsidR="00F87094" w:rsidRPr="00F87094" w:rsidRDefault="00F87094" w:rsidP="00F87094">
            <w:pPr>
              <w:autoSpaceDE w:val="0"/>
              <w:autoSpaceDN w:val="0"/>
              <w:adjustRightInd w:val="0"/>
              <w:spacing w:after="0"/>
              <w:jc w:val="left"/>
              <w:rPr>
                <w:rFonts w:cs="Times New Roman"/>
                <w:b/>
                <w:color w:val="000000"/>
                <w:szCs w:val="24"/>
              </w:rPr>
            </w:pPr>
            <w:r w:rsidRPr="00F87094">
              <w:rPr>
                <w:b/>
              </w:rPr>
              <w:t>Mobile equipment operators</w:t>
            </w:r>
          </w:p>
        </w:tc>
        <w:tc>
          <w:tcPr>
            <w:tcW w:w="2250" w:type="dxa"/>
            <w:shd w:val="clear" w:color="auto" w:fill="auto"/>
          </w:tcPr>
          <w:p w14:paraId="5B27C095" w14:textId="7389DAEC" w:rsidR="00F87094" w:rsidRPr="004853D3" w:rsidRDefault="00F87094" w:rsidP="00F87094">
            <w:pPr>
              <w:autoSpaceDE w:val="0"/>
              <w:autoSpaceDN w:val="0"/>
              <w:adjustRightInd w:val="0"/>
              <w:spacing w:after="0"/>
              <w:jc w:val="left"/>
              <w:rPr>
                <w:rFonts w:cs="Times New Roman"/>
                <w:color w:val="000000"/>
                <w:szCs w:val="24"/>
              </w:rPr>
            </w:pPr>
            <w:r w:rsidRPr="004853D3">
              <w:t xml:space="preserve">Mobile equipment operators interview guide </w:t>
            </w:r>
          </w:p>
        </w:tc>
        <w:tc>
          <w:tcPr>
            <w:tcW w:w="1530" w:type="dxa"/>
            <w:gridSpan w:val="2"/>
          </w:tcPr>
          <w:p w14:paraId="1F13EC79" w14:textId="4A2C79A0" w:rsidR="00F87094" w:rsidRDefault="00F87094" w:rsidP="00F87094">
            <w:pPr>
              <w:autoSpaceDE w:val="0"/>
              <w:autoSpaceDN w:val="0"/>
              <w:adjustRightInd w:val="0"/>
              <w:spacing w:after="0"/>
              <w:jc w:val="center"/>
              <w:rPr>
                <w:rFonts w:cs="Times New Roman"/>
                <w:color w:val="000000"/>
                <w:szCs w:val="24"/>
              </w:rPr>
            </w:pPr>
            <w:r w:rsidRPr="0097281E">
              <w:t>10</w:t>
            </w:r>
          </w:p>
        </w:tc>
        <w:tc>
          <w:tcPr>
            <w:tcW w:w="1440" w:type="dxa"/>
          </w:tcPr>
          <w:p w14:paraId="5A63975A" w14:textId="47DCA0A3" w:rsidR="00F87094" w:rsidRDefault="00F87094" w:rsidP="00F87094">
            <w:pPr>
              <w:autoSpaceDE w:val="0"/>
              <w:autoSpaceDN w:val="0"/>
              <w:adjustRightInd w:val="0"/>
              <w:spacing w:after="0"/>
              <w:jc w:val="center"/>
              <w:rPr>
                <w:rFonts w:cs="Times New Roman"/>
                <w:color w:val="000000"/>
                <w:szCs w:val="24"/>
              </w:rPr>
            </w:pPr>
            <w:r w:rsidRPr="0097281E">
              <w:t>1</w:t>
            </w:r>
          </w:p>
        </w:tc>
        <w:tc>
          <w:tcPr>
            <w:tcW w:w="1485" w:type="dxa"/>
          </w:tcPr>
          <w:p w14:paraId="39B236C8" w14:textId="03C4BE4E" w:rsidR="00F87094" w:rsidRDefault="007C0C84" w:rsidP="00F87094">
            <w:pPr>
              <w:autoSpaceDE w:val="0"/>
              <w:autoSpaceDN w:val="0"/>
              <w:adjustRightInd w:val="0"/>
              <w:spacing w:after="0"/>
              <w:jc w:val="center"/>
              <w:rPr>
                <w:rFonts w:cs="Times New Roman"/>
                <w:color w:val="000000"/>
                <w:szCs w:val="24"/>
              </w:rPr>
            </w:pPr>
            <w:r>
              <w:t>45/60</w:t>
            </w:r>
          </w:p>
        </w:tc>
        <w:tc>
          <w:tcPr>
            <w:tcW w:w="1485" w:type="dxa"/>
          </w:tcPr>
          <w:p w14:paraId="04EC5D64" w14:textId="290E1B38" w:rsidR="00F87094" w:rsidRDefault="00717612" w:rsidP="00F87094">
            <w:pPr>
              <w:autoSpaceDE w:val="0"/>
              <w:autoSpaceDN w:val="0"/>
              <w:adjustRightInd w:val="0"/>
              <w:spacing w:after="0"/>
              <w:jc w:val="center"/>
              <w:rPr>
                <w:rFonts w:cs="Times New Roman"/>
                <w:color w:val="000000"/>
                <w:szCs w:val="24"/>
              </w:rPr>
            </w:pPr>
            <w:r>
              <w:t>8</w:t>
            </w:r>
          </w:p>
        </w:tc>
      </w:tr>
      <w:tr w:rsidR="00F87094" w:rsidRPr="00722230" w14:paraId="76A4D438" w14:textId="77777777" w:rsidTr="004853D3">
        <w:trPr>
          <w:cantSplit/>
        </w:trPr>
        <w:tc>
          <w:tcPr>
            <w:tcW w:w="1975" w:type="dxa"/>
          </w:tcPr>
          <w:p w14:paraId="180DDF14" w14:textId="67B34FDE" w:rsidR="00F87094" w:rsidRPr="00F87094" w:rsidRDefault="00F87094" w:rsidP="00F87094">
            <w:pPr>
              <w:autoSpaceDE w:val="0"/>
              <w:autoSpaceDN w:val="0"/>
              <w:adjustRightInd w:val="0"/>
              <w:spacing w:after="0"/>
              <w:jc w:val="left"/>
              <w:rPr>
                <w:rFonts w:cs="Times New Roman"/>
                <w:b/>
                <w:color w:val="000000"/>
                <w:szCs w:val="24"/>
              </w:rPr>
            </w:pPr>
            <w:r w:rsidRPr="00F87094">
              <w:rPr>
                <w:b/>
              </w:rPr>
              <w:t>Mine management</w:t>
            </w:r>
          </w:p>
        </w:tc>
        <w:tc>
          <w:tcPr>
            <w:tcW w:w="2250" w:type="dxa"/>
            <w:shd w:val="clear" w:color="auto" w:fill="auto"/>
          </w:tcPr>
          <w:p w14:paraId="6733D0B7" w14:textId="121FD232" w:rsidR="00F87094" w:rsidRPr="004853D3" w:rsidRDefault="00F87094" w:rsidP="00F87094">
            <w:pPr>
              <w:autoSpaceDE w:val="0"/>
              <w:autoSpaceDN w:val="0"/>
              <w:adjustRightInd w:val="0"/>
              <w:spacing w:after="0"/>
              <w:jc w:val="left"/>
              <w:rPr>
                <w:rFonts w:cs="Times New Roman"/>
                <w:color w:val="000000"/>
                <w:szCs w:val="24"/>
              </w:rPr>
            </w:pPr>
            <w:r w:rsidRPr="004853D3">
              <w:t>Mine management interview guide</w:t>
            </w:r>
          </w:p>
        </w:tc>
        <w:tc>
          <w:tcPr>
            <w:tcW w:w="1530" w:type="dxa"/>
            <w:gridSpan w:val="2"/>
          </w:tcPr>
          <w:p w14:paraId="49DADD23" w14:textId="5A481769" w:rsidR="00F87094" w:rsidRDefault="00F87094" w:rsidP="00F87094">
            <w:pPr>
              <w:autoSpaceDE w:val="0"/>
              <w:autoSpaceDN w:val="0"/>
              <w:adjustRightInd w:val="0"/>
              <w:spacing w:after="0"/>
              <w:jc w:val="center"/>
              <w:rPr>
                <w:rFonts w:cs="Times New Roman"/>
                <w:color w:val="000000"/>
                <w:szCs w:val="24"/>
              </w:rPr>
            </w:pPr>
            <w:r w:rsidRPr="0097281E">
              <w:t>15</w:t>
            </w:r>
          </w:p>
        </w:tc>
        <w:tc>
          <w:tcPr>
            <w:tcW w:w="1440" w:type="dxa"/>
          </w:tcPr>
          <w:p w14:paraId="6C626DB1" w14:textId="7778A304" w:rsidR="00F87094" w:rsidRDefault="00F87094" w:rsidP="00F87094">
            <w:pPr>
              <w:autoSpaceDE w:val="0"/>
              <w:autoSpaceDN w:val="0"/>
              <w:adjustRightInd w:val="0"/>
              <w:spacing w:after="0"/>
              <w:jc w:val="center"/>
              <w:rPr>
                <w:rFonts w:cs="Times New Roman"/>
                <w:color w:val="000000"/>
                <w:szCs w:val="24"/>
              </w:rPr>
            </w:pPr>
            <w:r w:rsidRPr="0097281E">
              <w:t>1</w:t>
            </w:r>
          </w:p>
        </w:tc>
        <w:tc>
          <w:tcPr>
            <w:tcW w:w="1485" w:type="dxa"/>
          </w:tcPr>
          <w:p w14:paraId="1717014F" w14:textId="06B6020D" w:rsidR="00F87094" w:rsidRDefault="007C0C84" w:rsidP="00F87094">
            <w:pPr>
              <w:autoSpaceDE w:val="0"/>
              <w:autoSpaceDN w:val="0"/>
              <w:adjustRightInd w:val="0"/>
              <w:spacing w:after="0"/>
              <w:jc w:val="center"/>
              <w:rPr>
                <w:rFonts w:cs="Times New Roman"/>
                <w:color w:val="000000"/>
                <w:szCs w:val="24"/>
              </w:rPr>
            </w:pPr>
            <w:r>
              <w:t>45/60</w:t>
            </w:r>
          </w:p>
        </w:tc>
        <w:tc>
          <w:tcPr>
            <w:tcW w:w="1485" w:type="dxa"/>
          </w:tcPr>
          <w:p w14:paraId="6899FDA7" w14:textId="32A1DA17" w:rsidR="00F87094" w:rsidRDefault="00717612" w:rsidP="00F87094">
            <w:pPr>
              <w:autoSpaceDE w:val="0"/>
              <w:autoSpaceDN w:val="0"/>
              <w:adjustRightInd w:val="0"/>
              <w:spacing w:after="0"/>
              <w:jc w:val="center"/>
            </w:pPr>
            <w:r>
              <w:t>11</w:t>
            </w:r>
          </w:p>
        </w:tc>
      </w:tr>
      <w:tr w:rsidR="00AA4C55" w:rsidRPr="00722230" w14:paraId="7A6BEBE6" w14:textId="77777777" w:rsidTr="004853D3">
        <w:trPr>
          <w:cantSplit/>
        </w:trPr>
        <w:tc>
          <w:tcPr>
            <w:tcW w:w="10165" w:type="dxa"/>
            <w:gridSpan w:val="7"/>
            <w:shd w:val="clear" w:color="auto" w:fill="auto"/>
          </w:tcPr>
          <w:p w14:paraId="6E6D83F3" w14:textId="7FFE944C" w:rsidR="00AA4C55" w:rsidRPr="004853D3" w:rsidRDefault="00AA4C55" w:rsidP="00F87094">
            <w:pPr>
              <w:autoSpaceDE w:val="0"/>
              <w:autoSpaceDN w:val="0"/>
              <w:adjustRightInd w:val="0"/>
              <w:spacing w:after="0"/>
              <w:jc w:val="center"/>
            </w:pPr>
            <w:r w:rsidRPr="004853D3">
              <w:rPr>
                <w:b/>
              </w:rPr>
              <w:t>Longitudinal boot outsole and boot outsole study</w:t>
            </w:r>
          </w:p>
        </w:tc>
      </w:tr>
      <w:tr w:rsidR="00F87094" w:rsidRPr="00722230" w14:paraId="43A9F9D5" w14:textId="77777777" w:rsidTr="004853D3">
        <w:trPr>
          <w:cantSplit/>
        </w:trPr>
        <w:tc>
          <w:tcPr>
            <w:tcW w:w="1975" w:type="dxa"/>
          </w:tcPr>
          <w:p w14:paraId="0E00A264" w14:textId="3F28B44A" w:rsidR="00F87094" w:rsidRPr="00F87094" w:rsidRDefault="00F87094" w:rsidP="00F87094">
            <w:pPr>
              <w:autoSpaceDE w:val="0"/>
              <w:autoSpaceDN w:val="0"/>
              <w:adjustRightInd w:val="0"/>
              <w:spacing w:after="0"/>
              <w:jc w:val="left"/>
              <w:rPr>
                <w:rFonts w:cs="Times New Roman"/>
                <w:b/>
                <w:color w:val="000000"/>
                <w:szCs w:val="24"/>
              </w:rPr>
            </w:pPr>
            <w:r w:rsidRPr="00F87094">
              <w:rPr>
                <w:b/>
              </w:rPr>
              <w:t>Mine worker</w:t>
            </w:r>
          </w:p>
        </w:tc>
        <w:tc>
          <w:tcPr>
            <w:tcW w:w="2250" w:type="dxa"/>
            <w:shd w:val="clear" w:color="auto" w:fill="auto"/>
          </w:tcPr>
          <w:p w14:paraId="496280F6" w14:textId="715F62D9" w:rsidR="00F87094" w:rsidRPr="004853D3" w:rsidRDefault="00F87094" w:rsidP="00F87094">
            <w:pPr>
              <w:autoSpaceDE w:val="0"/>
              <w:autoSpaceDN w:val="0"/>
              <w:adjustRightInd w:val="0"/>
              <w:spacing w:after="0"/>
              <w:jc w:val="left"/>
              <w:rPr>
                <w:rFonts w:cs="Times New Roman"/>
                <w:color w:val="000000"/>
                <w:szCs w:val="24"/>
              </w:rPr>
            </w:pPr>
            <w:r w:rsidRPr="004853D3">
              <w:t>Screening questionnaire</w:t>
            </w:r>
          </w:p>
        </w:tc>
        <w:tc>
          <w:tcPr>
            <w:tcW w:w="1530" w:type="dxa"/>
            <w:gridSpan w:val="2"/>
          </w:tcPr>
          <w:p w14:paraId="62FA44C4" w14:textId="49908E38" w:rsidR="00F87094" w:rsidRDefault="00F87094" w:rsidP="00F87094">
            <w:pPr>
              <w:autoSpaceDE w:val="0"/>
              <w:autoSpaceDN w:val="0"/>
              <w:adjustRightInd w:val="0"/>
              <w:spacing w:after="0"/>
              <w:jc w:val="center"/>
              <w:rPr>
                <w:rFonts w:cs="Times New Roman"/>
                <w:color w:val="000000"/>
                <w:szCs w:val="24"/>
              </w:rPr>
            </w:pPr>
            <w:r w:rsidRPr="0097281E">
              <w:t>50</w:t>
            </w:r>
          </w:p>
        </w:tc>
        <w:tc>
          <w:tcPr>
            <w:tcW w:w="1440" w:type="dxa"/>
          </w:tcPr>
          <w:p w14:paraId="362D0685" w14:textId="08FB423B" w:rsidR="00F87094" w:rsidRDefault="00F87094" w:rsidP="00F87094">
            <w:pPr>
              <w:autoSpaceDE w:val="0"/>
              <w:autoSpaceDN w:val="0"/>
              <w:adjustRightInd w:val="0"/>
              <w:spacing w:after="0"/>
              <w:jc w:val="center"/>
              <w:rPr>
                <w:rFonts w:cs="Times New Roman"/>
                <w:color w:val="000000"/>
                <w:szCs w:val="24"/>
              </w:rPr>
            </w:pPr>
            <w:r w:rsidRPr="0097281E">
              <w:t>1</w:t>
            </w:r>
          </w:p>
        </w:tc>
        <w:tc>
          <w:tcPr>
            <w:tcW w:w="1485" w:type="dxa"/>
          </w:tcPr>
          <w:p w14:paraId="785FE4B2" w14:textId="5FEF5F95" w:rsidR="007C0C84" w:rsidRPr="007C0C84" w:rsidRDefault="007C0C84" w:rsidP="007C0C84">
            <w:pPr>
              <w:autoSpaceDE w:val="0"/>
              <w:autoSpaceDN w:val="0"/>
              <w:adjustRightInd w:val="0"/>
              <w:spacing w:after="0"/>
              <w:jc w:val="center"/>
            </w:pPr>
            <w:r>
              <w:t>6/60</w:t>
            </w:r>
          </w:p>
        </w:tc>
        <w:tc>
          <w:tcPr>
            <w:tcW w:w="1485" w:type="dxa"/>
          </w:tcPr>
          <w:p w14:paraId="11D56C57" w14:textId="63669682" w:rsidR="00F87094" w:rsidRDefault="00F87094" w:rsidP="00F87094">
            <w:pPr>
              <w:autoSpaceDE w:val="0"/>
              <w:autoSpaceDN w:val="0"/>
              <w:adjustRightInd w:val="0"/>
              <w:spacing w:after="0"/>
              <w:jc w:val="center"/>
            </w:pPr>
            <w:r w:rsidRPr="0097281E">
              <w:t>5</w:t>
            </w:r>
          </w:p>
        </w:tc>
      </w:tr>
      <w:tr w:rsidR="00F87094" w:rsidRPr="00722230" w14:paraId="759BE41B" w14:textId="77777777" w:rsidTr="004853D3">
        <w:trPr>
          <w:cantSplit/>
        </w:trPr>
        <w:tc>
          <w:tcPr>
            <w:tcW w:w="1975" w:type="dxa"/>
          </w:tcPr>
          <w:p w14:paraId="0ECD70CB" w14:textId="2F836CBD" w:rsidR="00F87094" w:rsidRPr="00F87094" w:rsidRDefault="00F87094" w:rsidP="00F87094">
            <w:pPr>
              <w:autoSpaceDE w:val="0"/>
              <w:autoSpaceDN w:val="0"/>
              <w:adjustRightInd w:val="0"/>
              <w:spacing w:after="0"/>
              <w:jc w:val="left"/>
              <w:rPr>
                <w:b/>
              </w:rPr>
            </w:pPr>
            <w:r w:rsidRPr="00F87094">
              <w:rPr>
                <w:b/>
              </w:rPr>
              <w:t>Mine worker</w:t>
            </w:r>
          </w:p>
        </w:tc>
        <w:tc>
          <w:tcPr>
            <w:tcW w:w="2250" w:type="dxa"/>
            <w:shd w:val="clear" w:color="auto" w:fill="auto"/>
          </w:tcPr>
          <w:p w14:paraId="7A6CDD88" w14:textId="79D4C9DF" w:rsidR="00F87094" w:rsidRPr="004853D3" w:rsidRDefault="00F87094" w:rsidP="00F87094">
            <w:pPr>
              <w:autoSpaceDE w:val="0"/>
              <w:autoSpaceDN w:val="0"/>
              <w:adjustRightInd w:val="0"/>
              <w:spacing w:after="0"/>
              <w:jc w:val="left"/>
            </w:pPr>
            <w:r w:rsidRPr="004853D3">
              <w:t>Informed consent form (Longitudinal boot outsole study)</w:t>
            </w:r>
          </w:p>
        </w:tc>
        <w:tc>
          <w:tcPr>
            <w:tcW w:w="1530" w:type="dxa"/>
            <w:gridSpan w:val="2"/>
          </w:tcPr>
          <w:p w14:paraId="3D7B96AE" w14:textId="73517083" w:rsidR="00F87094" w:rsidRPr="004853D3" w:rsidRDefault="00F87094" w:rsidP="00F87094">
            <w:pPr>
              <w:autoSpaceDE w:val="0"/>
              <w:autoSpaceDN w:val="0"/>
              <w:adjustRightInd w:val="0"/>
              <w:spacing w:after="0"/>
              <w:jc w:val="center"/>
            </w:pPr>
            <w:r w:rsidRPr="004853D3">
              <w:t>50</w:t>
            </w:r>
          </w:p>
        </w:tc>
        <w:tc>
          <w:tcPr>
            <w:tcW w:w="1440" w:type="dxa"/>
          </w:tcPr>
          <w:p w14:paraId="495056D2" w14:textId="16563F36" w:rsidR="00F87094" w:rsidRPr="00864B19" w:rsidRDefault="00F87094" w:rsidP="00F87094">
            <w:pPr>
              <w:autoSpaceDE w:val="0"/>
              <w:autoSpaceDN w:val="0"/>
              <w:adjustRightInd w:val="0"/>
              <w:spacing w:after="0"/>
              <w:jc w:val="center"/>
            </w:pPr>
            <w:r w:rsidRPr="0097281E">
              <w:t>1</w:t>
            </w:r>
          </w:p>
        </w:tc>
        <w:tc>
          <w:tcPr>
            <w:tcW w:w="1485" w:type="dxa"/>
          </w:tcPr>
          <w:p w14:paraId="2A1F8650" w14:textId="5884FE1F" w:rsidR="00F87094" w:rsidRPr="00864B19" w:rsidRDefault="007C0C84" w:rsidP="00F87094">
            <w:pPr>
              <w:autoSpaceDE w:val="0"/>
              <w:autoSpaceDN w:val="0"/>
              <w:adjustRightInd w:val="0"/>
              <w:spacing w:after="0"/>
              <w:jc w:val="center"/>
            </w:pPr>
            <w:r>
              <w:t>12/60</w:t>
            </w:r>
          </w:p>
        </w:tc>
        <w:tc>
          <w:tcPr>
            <w:tcW w:w="1485" w:type="dxa"/>
          </w:tcPr>
          <w:p w14:paraId="1670849B" w14:textId="433EEF3F" w:rsidR="00F87094" w:rsidRPr="00864B19" w:rsidRDefault="00F87094" w:rsidP="00F87094">
            <w:pPr>
              <w:autoSpaceDE w:val="0"/>
              <w:autoSpaceDN w:val="0"/>
              <w:adjustRightInd w:val="0"/>
              <w:spacing w:after="0"/>
              <w:jc w:val="center"/>
            </w:pPr>
            <w:r w:rsidRPr="0097281E">
              <w:t>10</w:t>
            </w:r>
          </w:p>
        </w:tc>
      </w:tr>
      <w:tr w:rsidR="00F87094" w:rsidRPr="00722230" w14:paraId="5AFF3DD3" w14:textId="77777777" w:rsidTr="00F87094">
        <w:trPr>
          <w:cantSplit/>
        </w:trPr>
        <w:tc>
          <w:tcPr>
            <w:tcW w:w="1975" w:type="dxa"/>
          </w:tcPr>
          <w:p w14:paraId="0D0B51B4" w14:textId="0C91C94C" w:rsidR="00F87094" w:rsidRPr="00F87094" w:rsidRDefault="00F87094" w:rsidP="00F87094">
            <w:pPr>
              <w:autoSpaceDE w:val="0"/>
              <w:autoSpaceDN w:val="0"/>
              <w:adjustRightInd w:val="0"/>
              <w:spacing w:after="0"/>
              <w:jc w:val="left"/>
              <w:rPr>
                <w:rFonts w:cs="Times New Roman"/>
                <w:b/>
                <w:color w:val="000000"/>
                <w:szCs w:val="24"/>
              </w:rPr>
            </w:pPr>
            <w:r w:rsidRPr="00F87094">
              <w:rPr>
                <w:b/>
              </w:rPr>
              <w:t>Mine worker</w:t>
            </w:r>
          </w:p>
        </w:tc>
        <w:tc>
          <w:tcPr>
            <w:tcW w:w="2250" w:type="dxa"/>
          </w:tcPr>
          <w:p w14:paraId="064A20D7" w14:textId="0052246C" w:rsidR="00F87094" w:rsidRPr="004853D3" w:rsidRDefault="00F87094" w:rsidP="00F87094">
            <w:pPr>
              <w:autoSpaceDE w:val="0"/>
              <w:autoSpaceDN w:val="0"/>
              <w:adjustRightInd w:val="0"/>
              <w:spacing w:after="0"/>
              <w:jc w:val="left"/>
              <w:rPr>
                <w:rFonts w:cs="Times New Roman"/>
                <w:color w:val="000000"/>
                <w:szCs w:val="24"/>
              </w:rPr>
            </w:pPr>
            <w:r w:rsidRPr="004853D3">
              <w:t>Preliminary survey</w:t>
            </w:r>
          </w:p>
        </w:tc>
        <w:tc>
          <w:tcPr>
            <w:tcW w:w="1530" w:type="dxa"/>
            <w:gridSpan w:val="2"/>
          </w:tcPr>
          <w:p w14:paraId="64DA7F4B" w14:textId="7F8F326D" w:rsidR="00F87094" w:rsidRPr="004853D3" w:rsidRDefault="00F87094" w:rsidP="00F87094">
            <w:pPr>
              <w:autoSpaceDE w:val="0"/>
              <w:autoSpaceDN w:val="0"/>
              <w:adjustRightInd w:val="0"/>
              <w:spacing w:after="0"/>
              <w:jc w:val="center"/>
              <w:rPr>
                <w:rFonts w:cs="Times New Roman"/>
                <w:color w:val="000000"/>
                <w:szCs w:val="24"/>
              </w:rPr>
            </w:pPr>
            <w:r w:rsidRPr="004853D3">
              <w:t>150</w:t>
            </w:r>
          </w:p>
        </w:tc>
        <w:tc>
          <w:tcPr>
            <w:tcW w:w="1440" w:type="dxa"/>
          </w:tcPr>
          <w:p w14:paraId="2D523A03" w14:textId="7A5149AB" w:rsidR="00F87094" w:rsidRDefault="00F87094" w:rsidP="00F87094">
            <w:pPr>
              <w:autoSpaceDE w:val="0"/>
              <w:autoSpaceDN w:val="0"/>
              <w:adjustRightInd w:val="0"/>
              <w:spacing w:after="0"/>
              <w:jc w:val="center"/>
              <w:rPr>
                <w:rFonts w:cs="Times New Roman"/>
                <w:color w:val="000000"/>
                <w:szCs w:val="24"/>
              </w:rPr>
            </w:pPr>
            <w:r w:rsidRPr="0097281E">
              <w:t>1</w:t>
            </w:r>
          </w:p>
        </w:tc>
        <w:tc>
          <w:tcPr>
            <w:tcW w:w="1485" w:type="dxa"/>
          </w:tcPr>
          <w:p w14:paraId="46884FCB" w14:textId="298F8AC6" w:rsidR="00F87094" w:rsidRDefault="007C0C84" w:rsidP="00F87094">
            <w:pPr>
              <w:autoSpaceDE w:val="0"/>
              <w:autoSpaceDN w:val="0"/>
              <w:adjustRightInd w:val="0"/>
              <w:spacing w:after="0"/>
              <w:jc w:val="center"/>
              <w:rPr>
                <w:rFonts w:cs="Times New Roman"/>
                <w:color w:val="000000"/>
                <w:szCs w:val="24"/>
              </w:rPr>
            </w:pPr>
            <w:r>
              <w:t>15/60</w:t>
            </w:r>
          </w:p>
        </w:tc>
        <w:tc>
          <w:tcPr>
            <w:tcW w:w="1485" w:type="dxa"/>
          </w:tcPr>
          <w:p w14:paraId="7669FC41" w14:textId="5E1979CA" w:rsidR="00F87094" w:rsidRDefault="00717612" w:rsidP="00F87094">
            <w:pPr>
              <w:autoSpaceDE w:val="0"/>
              <w:autoSpaceDN w:val="0"/>
              <w:adjustRightInd w:val="0"/>
              <w:spacing w:after="0"/>
              <w:jc w:val="center"/>
              <w:rPr>
                <w:rFonts w:cs="Times New Roman"/>
                <w:color w:val="000000"/>
                <w:szCs w:val="24"/>
              </w:rPr>
            </w:pPr>
            <w:r>
              <w:t>38</w:t>
            </w:r>
          </w:p>
        </w:tc>
      </w:tr>
      <w:tr w:rsidR="00F87094" w:rsidRPr="00722230" w14:paraId="4165F203" w14:textId="77777777" w:rsidTr="00F87094">
        <w:trPr>
          <w:cantSplit/>
        </w:trPr>
        <w:tc>
          <w:tcPr>
            <w:tcW w:w="1975" w:type="dxa"/>
          </w:tcPr>
          <w:p w14:paraId="0EBDB737" w14:textId="50719FE7" w:rsidR="00F87094" w:rsidRPr="00F87094" w:rsidRDefault="00F87094" w:rsidP="00F87094">
            <w:pPr>
              <w:autoSpaceDE w:val="0"/>
              <w:autoSpaceDN w:val="0"/>
              <w:adjustRightInd w:val="0"/>
              <w:spacing w:after="0"/>
              <w:jc w:val="left"/>
              <w:rPr>
                <w:rFonts w:cs="Times New Roman"/>
                <w:b/>
                <w:color w:val="000000"/>
                <w:szCs w:val="24"/>
              </w:rPr>
            </w:pPr>
            <w:r w:rsidRPr="00F87094">
              <w:rPr>
                <w:b/>
              </w:rPr>
              <w:t>Mine worker</w:t>
            </w:r>
          </w:p>
        </w:tc>
        <w:tc>
          <w:tcPr>
            <w:tcW w:w="2250" w:type="dxa"/>
          </w:tcPr>
          <w:p w14:paraId="1F2A6D82" w14:textId="27C8A729" w:rsidR="00F87094" w:rsidRPr="00F508B4" w:rsidRDefault="00840EBA" w:rsidP="00F87094">
            <w:pPr>
              <w:autoSpaceDE w:val="0"/>
              <w:autoSpaceDN w:val="0"/>
              <w:adjustRightInd w:val="0"/>
              <w:spacing w:after="0"/>
              <w:jc w:val="left"/>
              <w:rPr>
                <w:rFonts w:cs="Times New Roman"/>
                <w:color w:val="000000"/>
                <w:szCs w:val="24"/>
              </w:rPr>
            </w:pPr>
            <w:r>
              <w:t>Recurring</w:t>
            </w:r>
            <w:r w:rsidR="00F87094" w:rsidRPr="0097281E">
              <w:t xml:space="preserve"> survey</w:t>
            </w:r>
          </w:p>
        </w:tc>
        <w:tc>
          <w:tcPr>
            <w:tcW w:w="1530" w:type="dxa"/>
            <w:gridSpan w:val="2"/>
          </w:tcPr>
          <w:p w14:paraId="39B7D45E" w14:textId="7B0738AF" w:rsidR="00F87094" w:rsidRDefault="00F87094" w:rsidP="00F87094">
            <w:pPr>
              <w:autoSpaceDE w:val="0"/>
              <w:autoSpaceDN w:val="0"/>
              <w:adjustRightInd w:val="0"/>
              <w:spacing w:after="0"/>
              <w:jc w:val="center"/>
              <w:rPr>
                <w:rFonts w:cs="Times New Roman"/>
                <w:color w:val="000000"/>
                <w:szCs w:val="24"/>
              </w:rPr>
            </w:pPr>
            <w:r w:rsidRPr="0097281E">
              <w:t>50</w:t>
            </w:r>
          </w:p>
        </w:tc>
        <w:tc>
          <w:tcPr>
            <w:tcW w:w="1440" w:type="dxa"/>
          </w:tcPr>
          <w:p w14:paraId="5C5AE034" w14:textId="0BF10303" w:rsidR="00F87094" w:rsidRDefault="00352540" w:rsidP="00F87094">
            <w:pPr>
              <w:autoSpaceDE w:val="0"/>
              <w:autoSpaceDN w:val="0"/>
              <w:adjustRightInd w:val="0"/>
              <w:spacing w:after="0"/>
              <w:jc w:val="center"/>
              <w:rPr>
                <w:rFonts w:cs="Times New Roman"/>
                <w:color w:val="000000"/>
                <w:szCs w:val="24"/>
              </w:rPr>
            </w:pPr>
            <w:r>
              <w:t>52</w:t>
            </w:r>
          </w:p>
        </w:tc>
        <w:tc>
          <w:tcPr>
            <w:tcW w:w="1485" w:type="dxa"/>
          </w:tcPr>
          <w:p w14:paraId="255824BA" w14:textId="3CA3182F" w:rsidR="00F87094" w:rsidRDefault="007C0C84" w:rsidP="00F87094">
            <w:pPr>
              <w:autoSpaceDE w:val="0"/>
              <w:autoSpaceDN w:val="0"/>
              <w:adjustRightInd w:val="0"/>
              <w:spacing w:after="0"/>
              <w:jc w:val="center"/>
              <w:rPr>
                <w:rFonts w:cs="Times New Roman"/>
                <w:color w:val="000000"/>
                <w:szCs w:val="24"/>
              </w:rPr>
            </w:pPr>
            <w:r>
              <w:t>12/60</w:t>
            </w:r>
          </w:p>
        </w:tc>
        <w:tc>
          <w:tcPr>
            <w:tcW w:w="1485" w:type="dxa"/>
          </w:tcPr>
          <w:p w14:paraId="4185B462" w14:textId="21C0462F" w:rsidR="00F87094" w:rsidRDefault="00F87094" w:rsidP="00F87094">
            <w:pPr>
              <w:autoSpaceDE w:val="0"/>
              <w:autoSpaceDN w:val="0"/>
              <w:adjustRightInd w:val="0"/>
              <w:spacing w:after="0"/>
              <w:jc w:val="center"/>
              <w:rPr>
                <w:rFonts w:cs="Times New Roman"/>
                <w:color w:val="000000"/>
                <w:szCs w:val="24"/>
              </w:rPr>
            </w:pPr>
            <w:r w:rsidRPr="0097281E">
              <w:t>520</w:t>
            </w:r>
          </w:p>
        </w:tc>
      </w:tr>
      <w:tr w:rsidR="00F87094" w:rsidRPr="00722230" w14:paraId="19D693F3" w14:textId="77777777" w:rsidTr="00F87094">
        <w:trPr>
          <w:cantSplit/>
        </w:trPr>
        <w:tc>
          <w:tcPr>
            <w:tcW w:w="1975" w:type="dxa"/>
            <w:tcBorders>
              <w:bottom w:val="single" w:sz="4" w:space="0" w:color="auto"/>
            </w:tcBorders>
          </w:tcPr>
          <w:p w14:paraId="6D1069B8" w14:textId="122EB4F6" w:rsidR="00F87094" w:rsidRPr="00F87094" w:rsidRDefault="00F87094" w:rsidP="00F87094">
            <w:pPr>
              <w:autoSpaceDE w:val="0"/>
              <w:autoSpaceDN w:val="0"/>
              <w:adjustRightInd w:val="0"/>
              <w:spacing w:after="0"/>
              <w:jc w:val="left"/>
              <w:rPr>
                <w:rFonts w:cs="Times New Roman"/>
                <w:b/>
                <w:color w:val="000000"/>
                <w:szCs w:val="24"/>
              </w:rPr>
            </w:pPr>
            <w:r w:rsidRPr="00F87094">
              <w:rPr>
                <w:b/>
              </w:rPr>
              <w:t>Mine worker</w:t>
            </w:r>
          </w:p>
        </w:tc>
        <w:tc>
          <w:tcPr>
            <w:tcW w:w="2250" w:type="dxa"/>
            <w:tcBorders>
              <w:bottom w:val="single" w:sz="4" w:space="0" w:color="auto"/>
            </w:tcBorders>
          </w:tcPr>
          <w:p w14:paraId="29B4B7F9" w14:textId="64549D31" w:rsidR="00F87094" w:rsidRPr="00F508B4" w:rsidRDefault="00F87094" w:rsidP="00F87094">
            <w:pPr>
              <w:autoSpaceDE w:val="0"/>
              <w:autoSpaceDN w:val="0"/>
              <w:adjustRightInd w:val="0"/>
              <w:spacing w:after="0"/>
              <w:jc w:val="left"/>
              <w:rPr>
                <w:rFonts w:cs="Times New Roman"/>
                <w:color w:val="000000"/>
                <w:szCs w:val="24"/>
              </w:rPr>
            </w:pPr>
            <w:r w:rsidRPr="0097281E">
              <w:t>Final survey</w:t>
            </w:r>
          </w:p>
        </w:tc>
        <w:tc>
          <w:tcPr>
            <w:tcW w:w="1530" w:type="dxa"/>
            <w:gridSpan w:val="2"/>
            <w:tcBorders>
              <w:bottom w:val="single" w:sz="4" w:space="0" w:color="auto"/>
            </w:tcBorders>
          </w:tcPr>
          <w:p w14:paraId="15029650" w14:textId="5504D5A0" w:rsidR="00F87094" w:rsidRDefault="00F87094" w:rsidP="00F87094">
            <w:pPr>
              <w:autoSpaceDE w:val="0"/>
              <w:autoSpaceDN w:val="0"/>
              <w:adjustRightInd w:val="0"/>
              <w:spacing w:after="0"/>
              <w:jc w:val="center"/>
              <w:rPr>
                <w:rFonts w:cs="Times New Roman"/>
                <w:color w:val="000000"/>
                <w:szCs w:val="24"/>
              </w:rPr>
            </w:pPr>
            <w:r w:rsidRPr="0097281E">
              <w:t>50</w:t>
            </w:r>
          </w:p>
        </w:tc>
        <w:tc>
          <w:tcPr>
            <w:tcW w:w="1440" w:type="dxa"/>
            <w:tcBorders>
              <w:bottom w:val="single" w:sz="4" w:space="0" w:color="auto"/>
            </w:tcBorders>
          </w:tcPr>
          <w:p w14:paraId="1F4D4026" w14:textId="2C46F586" w:rsidR="00F87094" w:rsidRDefault="00F87094" w:rsidP="00F87094">
            <w:pPr>
              <w:autoSpaceDE w:val="0"/>
              <w:autoSpaceDN w:val="0"/>
              <w:adjustRightInd w:val="0"/>
              <w:spacing w:after="0"/>
              <w:jc w:val="center"/>
              <w:rPr>
                <w:rFonts w:cs="Times New Roman"/>
                <w:color w:val="000000"/>
                <w:szCs w:val="24"/>
              </w:rPr>
            </w:pPr>
            <w:r w:rsidRPr="0097281E">
              <w:t>1</w:t>
            </w:r>
          </w:p>
        </w:tc>
        <w:tc>
          <w:tcPr>
            <w:tcW w:w="1485" w:type="dxa"/>
            <w:tcBorders>
              <w:bottom w:val="single" w:sz="4" w:space="0" w:color="auto"/>
            </w:tcBorders>
          </w:tcPr>
          <w:p w14:paraId="71A2B769" w14:textId="43C1D52F" w:rsidR="00F87094" w:rsidRDefault="007C0C84" w:rsidP="00F87094">
            <w:pPr>
              <w:autoSpaceDE w:val="0"/>
              <w:autoSpaceDN w:val="0"/>
              <w:adjustRightInd w:val="0"/>
              <w:spacing w:after="0"/>
              <w:jc w:val="center"/>
              <w:rPr>
                <w:rFonts w:cs="Times New Roman"/>
                <w:color w:val="000000"/>
                <w:szCs w:val="24"/>
              </w:rPr>
            </w:pPr>
            <w:r>
              <w:t>6/60</w:t>
            </w:r>
          </w:p>
        </w:tc>
        <w:tc>
          <w:tcPr>
            <w:tcW w:w="1485" w:type="dxa"/>
          </w:tcPr>
          <w:p w14:paraId="0A632D89" w14:textId="328438DE" w:rsidR="00F87094" w:rsidRDefault="00F87094" w:rsidP="00F87094">
            <w:pPr>
              <w:autoSpaceDE w:val="0"/>
              <w:autoSpaceDN w:val="0"/>
              <w:adjustRightInd w:val="0"/>
              <w:spacing w:after="0"/>
              <w:jc w:val="center"/>
              <w:rPr>
                <w:rFonts w:cs="Times New Roman"/>
                <w:color w:val="000000"/>
                <w:szCs w:val="24"/>
              </w:rPr>
            </w:pPr>
            <w:r w:rsidRPr="0097281E">
              <w:t>5</w:t>
            </w:r>
          </w:p>
        </w:tc>
      </w:tr>
      <w:tr w:rsidR="00F87094" w:rsidRPr="00722230" w14:paraId="6F62C415" w14:textId="77777777" w:rsidTr="00F87094">
        <w:trPr>
          <w:cantSplit/>
        </w:trPr>
        <w:tc>
          <w:tcPr>
            <w:tcW w:w="1975" w:type="dxa"/>
            <w:tcBorders>
              <w:bottom w:val="single" w:sz="4" w:space="0" w:color="auto"/>
            </w:tcBorders>
          </w:tcPr>
          <w:p w14:paraId="7C5938D5" w14:textId="6077025C" w:rsidR="00F87094" w:rsidRPr="00F87094" w:rsidRDefault="00F87094" w:rsidP="00F87094">
            <w:pPr>
              <w:autoSpaceDE w:val="0"/>
              <w:autoSpaceDN w:val="0"/>
              <w:adjustRightInd w:val="0"/>
              <w:spacing w:after="0"/>
              <w:jc w:val="left"/>
              <w:rPr>
                <w:b/>
              </w:rPr>
            </w:pPr>
            <w:r w:rsidRPr="00F87094">
              <w:rPr>
                <w:b/>
              </w:rPr>
              <w:t>Mine worker</w:t>
            </w:r>
          </w:p>
        </w:tc>
        <w:tc>
          <w:tcPr>
            <w:tcW w:w="2250" w:type="dxa"/>
            <w:tcBorders>
              <w:bottom w:val="single" w:sz="4" w:space="0" w:color="auto"/>
            </w:tcBorders>
          </w:tcPr>
          <w:p w14:paraId="05E632F3" w14:textId="1AE4DAC8" w:rsidR="00F87094" w:rsidRPr="00864B19" w:rsidRDefault="00F87094" w:rsidP="008F5E1A">
            <w:pPr>
              <w:autoSpaceDE w:val="0"/>
              <w:autoSpaceDN w:val="0"/>
              <w:adjustRightInd w:val="0"/>
              <w:spacing w:after="0"/>
              <w:jc w:val="left"/>
            </w:pPr>
            <w:r w:rsidRPr="0097281E">
              <w:t xml:space="preserve">Talent waiver </w:t>
            </w:r>
          </w:p>
        </w:tc>
        <w:tc>
          <w:tcPr>
            <w:tcW w:w="1530" w:type="dxa"/>
            <w:gridSpan w:val="2"/>
            <w:tcBorders>
              <w:bottom w:val="single" w:sz="4" w:space="0" w:color="auto"/>
            </w:tcBorders>
          </w:tcPr>
          <w:p w14:paraId="6B3D5995" w14:textId="67EA6791" w:rsidR="00F87094" w:rsidRPr="00864B19" w:rsidRDefault="00F87094" w:rsidP="00F87094">
            <w:pPr>
              <w:autoSpaceDE w:val="0"/>
              <w:autoSpaceDN w:val="0"/>
              <w:adjustRightInd w:val="0"/>
              <w:spacing w:after="0"/>
              <w:jc w:val="center"/>
            </w:pPr>
            <w:r w:rsidRPr="0097281E">
              <w:t>150</w:t>
            </w:r>
          </w:p>
        </w:tc>
        <w:tc>
          <w:tcPr>
            <w:tcW w:w="1440" w:type="dxa"/>
            <w:tcBorders>
              <w:bottom w:val="single" w:sz="4" w:space="0" w:color="auto"/>
            </w:tcBorders>
          </w:tcPr>
          <w:p w14:paraId="2BA2AA02" w14:textId="1C755ACD" w:rsidR="00F87094" w:rsidRPr="00864B19" w:rsidRDefault="00F87094" w:rsidP="00F87094">
            <w:pPr>
              <w:autoSpaceDE w:val="0"/>
              <w:autoSpaceDN w:val="0"/>
              <w:adjustRightInd w:val="0"/>
              <w:spacing w:after="0"/>
              <w:jc w:val="center"/>
            </w:pPr>
            <w:r w:rsidRPr="0097281E">
              <w:t>1</w:t>
            </w:r>
          </w:p>
        </w:tc>
        <w:tc>
          <w:tcPr>
            <w:tcW w:w="1485" w:type="dxa"/>
            <w:tcBorders>
              <w:bottom w:val="single" w:sz="4" w:space="0" w:color="auto"/>
            </w:tcBorders>
          </w:tcPr>
          <w:p w14:paraId="1A60D264" w14:textId="53AEEB72" w:rsidR="00F87094" w:rsidRPr="00864B19" w:rsidRDefault="007C0C84" w:rsidP="00F87094">
            <w:pPr>
              <w:autoSpaceDE w:val="0"/>
              <w:autoSpaceDN w:val="0"/>
              <w:adjustRightInd w:val="0"/>
              <w:spacing w:after="0"/>
              <w:jc w:val="center"/>
            </w:pPr>
            <w:r>
              <w:t>6/60</w:t>
            </w:r>
          </w:p>
        </w:tc>
        <w:tc>
          <w:tcPr>
            <w:tcW w:w="1485" w:type="dxa"/>
          </w:tcPr>
          <w:p w14:paraId="0F73FAA2" w14:textId="670F7996" w:rsidR="00F87094" w:rsidRPr="00864B19" w:rsidRDefault="00F87094" w:rsidP="00F87094">
            <w:pPr>
              <w:autoSpaceDE w:val="0"/>
              <w:autoSpaceDN w:val="0"/>
              <w:adjustRightInd w:val="0"/>
              <w:spacing w:after="0"/>
              <w:jc w:val="center"/>
            </w:pPr>
            <w:r w:rsidRPr="0097281E">
              <w:t>15</w:t>
            </w:r>
          </w:p>
        </w:tc>
      </w:tr>
      <w:tr w:rsidR="008E4F97" w:rsidRPr="00722230" w14:paraId="17422412" w14:textId="77777777" w:rsidTr="00F87094">
        <w:trPr>
          <w:cantSplit/>
          <w:trHeight w:val="314"/>
        </w:trPr>
        <w:tc>
          <w:tcPr>
            <w:tcW w:w="4225" w:type="dxa"/>
            <w:gridSpan w:val="2"/>
            <w:tcBorders>
              <w:top w:val="single" w:sz="4" w:space="0" w:color="auto"/>
              <w:left w:val="nil"/>
              <w:bottom w:val="nil"/>
              <w:right w:val="nil"/>
            </w:tcBorders>
            <w:vAlign w:val="center"/>
          </w:tcPr>
          <w:p w14:paraId="5A770DFA" w14:textId="54D49F92" w:rsidR="008E4F97" w:rsidRPr="00261CE4" w:rsidRDefault="008E4F97" w:rsidP="00BD0D03">
            <w:pPr>
              <w:autoSpaceDE w:val="0"/>
              <w:autoSpaceDN w:val="0"/>
              <w:adjustRightInd w:val="0"/>
              <w:spacing w:after="0"/>
              <w:jc w:val="center"/>
              <w:rPr>
                <w:rFonts w:cs="Times New Roman"/>
                <w:b/>
                <w:color w:val="000000"/>
                <w:szCs w:val="24"/>
              </w:rPr>
            </w:pPr>
          </w:p>
        </w:tc>
        <w:tc>
          <w:tcPr>
            <w:tcW w:w="1440" w:type="dxa"/>
            <w:tcBorders>
              <w:top w:val="single" w:sz="4" w:space="0" w:color="auto"/>
              <w:left w:val="nil"/>
              <w:bottom w:val="nil"/>
              <w:right w:val="nil"/>
            </w:tcBorders>
            <w:vAlign w:val="center"/>
          </w:tcPr>
          <w:p w14:paraId="30EF2630" w14:textId="76343BC7" w:rsidR="008E4F97" w:rsidRDefault="008E4F97" w:rsidP="00BD0D03">
            <w:pPr>
              <w:autoSpaceDE w:val="0"/>
              <w:autoSpaceDN w:val="0"/>
              <w:adjustRightInd w:val="0"/>
              <w:spacing w:after="0"/>
              <w:jc w:val="right"/>
              <w:rPr>
                <w:rFonts w:cs="Times New Roman"/>
                <w:color w:val="000000"/>
                <w:szCs w:val="24"/>
              </w:rPr>
            </w:pPr>
          </w:p>
        </w:tc>
        <w:tc>
          <w:tcPr>
            <w:tcW w:w="1530" w:type="dxa"/>
            <w:gridSpan w:val="2"/>
            <w:tcBorders>
              <w:top w:val="single" w:sz="4" w:space="0" w:color="auto"/>
              <w:left w:val="nil"/>
              <w:bottom w:val="nil"/>
              <w:right w:val="single" w:sz="4" w:space="0" w:color="auto"/>
            </w:tcBorders>
            <w:vAlign w:val="center"/>
          </w:tcPr>
          <w:p w14:paraId="6198D3CE" w14:textId="77777777" w:rsidR="008E4F97" w:rsidRDefault="008E4F97" w:rsidP="00BD0D03">
            <w:pPr>
              <w:autoSpaceDE w:val="0"/>
              <w:autoSpaceDN w:val="0"/>
              <w:adjustRightInd w:val="0"/>
              <w:spacing w:after="0"/>
              <w:jc w:val="right"/>
              <w:rPr>
                <w:rFonts w:cs="Times New Roman"/>
                <w:color w:val="000000"/>
                <w:szCs w:val="24"/>
              </w:rPr>
            </w:pPr>
          </w:p>
        </w:tc>
        <w:tc>
          <w:tcPr>
            <w:tcW w:w="1485" w:type="dxa"/>
            <w:tcBorders>
              <w:left w:val="single" w:sz="4" w:space="0" w:color="auto"/>
            </w:tcBorders>
            <w:vAlign w:val="center"/>
          </w:tcPr>
          <w:p w14:paraId="3F0273E8" w14:textId="7BFA89A3" w:rsidR="008E4F97" w:rsidRDefault="008E4F97" w:rsidP="0097641C">
            <w:pPr>
              <w:autoSpaceDE w:val="0"/>
              <w:autoSpaceDN w:val="0"/>
              <w:adjustRightInd w:val="0"/>
              <w:spacing w:after="0"/>
              <w:jc w:val="center"/>
              <w:rPr>
                <w:rFonts w:cs="Times New Roman"/>
                <w:color w:val="000000"/>
                <w:szCs w:val="24"/>
              </w:rPr>
            </w:pPr>
            <w:r w:rsidRPr="00261CE4">
              <w:rPr>
                <w:rFonts w:cs="Times New Roman"/>
                <w:b/>
                <w:color w:val="000000"/>
                <w:szCs w:val="24"/>
              </w:rPr>
              <w:t>Total</w:t>
            </w:r>
          </w:p>
        </w:tc>
        <w:tc>
          <w:tcPr>
            <w:tcW w:w="1485" w:type="dxa"/>
            <w:vAlign w:val="center"/>
          </w:tcPr>
          <w:p w14:paraId="13BB65EE" w14:textId="0B916C47" w:rsidR="008E4F97" w:rsidRDefault="00480022" w:rsidP="00D84A45">
            <w:pPr>
              <w:autoSpaceDE w:val="0"/>
              <w:autoSpaceDN w:val="0"/>
              <w:adjustRightInd w:val="0"/>
              <w:spacing w:after="0"/>
              <w:jc w:val="center"/>
              <w:rPr>
                <w:rFonts w:cs="Times New Roman"/>
                <w:color w:val="000000"/>
                <w:szCs w:val="24"/>
              </w:rPr>
            </w:pPr>
            <w:r>
              <w:rPr>
                <w:rFonts w:cs="Times New Roman"/>
                <w:color w:val="000000"/>
                <w:szCs w:val="24"/>
              </w:rPr>
              <w:t>643</w:t>
            </w:r>
          </w:p>
        </w:tc>
      </w:tr>
    </w:tbl>
    <w:p w14:paraId="4C969475" w14:textId="77777777" w:rsidR="000D67CF" w:rsidRDefault="00722230" w:rsidP="000D67CF">
      <w:pPr>
        <w:pStyle w:val="Heading2"/>
      </w:pPr>
      <w:r w:rsidRPr="00722230">
        <w:t xml:space="preserve">B. </w:t>
      </w:r>
    </w:p>
    <w:p w14:paraId="2C5A1C7B" w14:textId="56694E93" w:rsidR="00722230" w:rsidRPr="00352540" w:rsidRDefault="00722230" w:rsidP="00722230">
      <w:pPr>
        <w:rPr>
          <w:rFonts w:cs="Times New Roman"/>
          <w:szCs w:val="24"/>
        </w:rPr>
      </w:pPr>
      <w:r w:rsidRPr="00352540">
        <w:rPr>
          <w:rFonts w:cs="Times New Roman"/>
          <w:szCs w:val="24"/>
        </w:rPr>
        <w:t>The estimated total cost for this information collection is $</w:t>
      </w:r>
      <w:r w:rsidR="00480022" w:rsidRPr="00352540">
        <w:rPr>
          <w:rFonts w:cs="Times New Roman"/>
          <w:szCs w:val="24"/>
        </w:rPr>
        <w:t>13,335</w:t>
      </w:r>
      <w:r w:rsidR="00884CA8" w:rsidRPr="00352540">
        <w:rPr>
          <w:rFonts w:cs="Times New Roman"/>
          <w:szCs w:val="24"/>
        </w:rPr>
        <w:t>.</w:t>
      </w:r>
      <w:r w:rsidR="00B759A8" w:rsidRPr="00352540">
        <w:rPr>
          <w:rFonts w:cs="Times New Roman"/>
          <w:szCs w:val="24"/>
        </w:rPr>
        <w:t xml:space="preserve">  </w:t>
      </w:r>
    </w:p>
    <w:p w14:paraId="18035F78" w14:textId="77777777" w:rsidR="00722230" w:rsidRPr="00352540" w:rsidRDefault="00722230" w:rsidP="00722230">
      <w:pPr>
        <w:rPr>
          <w:rFonts w:cs="Times New Roman"/>
          <w:szCs w:val="24"/>
        </w:rPr>
      </w:pPr>
      <w:r w:rsidRPr="00352540">
        <w:rPr>
          <w:rFonts w:cs="Times New Roman"/>
          <w:szCs w:val="24"/>
        </w:rPr>
        <w:t xml:space="preserve">Estimated </w:t>
      </w:r>
      <w:r w:rsidR="00850F66" w:rsidRPr="00352540">
        <w:rPr>
          <w:rFonts w:cs="Times New Roman"/>
          <w:szCs w:val="24"/>
        </w:rPr>
        <w:t xml:space="preserve">Total </w:t>
      </w:r>
      <w:r w:rsidRPr="00352540">
        <w:rPr>
          <w:rFonts w:cs="Times New Roman"/>
          <w:szCs w:val="24"/>
        </w:rPr>
        <w:t>Burden Cos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96"/>
        <w:gridCol w:w="2362"/>
        <w:gridCol w:w="2024"/>
        <w:gridCol w:w="2914"/>
      </w:tblGrid>
      <w:tr w:rsidR="00722230" w:rsidRPr="00352540" w14:paraId="62F5CC59" w14:textId="77777777" w:rsidTr="00867E9D">
        <w:tc>
          <w:tcPr>
            <w:tcW w:w="1455" w:type="pct"/>
            <w:vAlign w:val="center"/>
          </w:tcPr>
          <w:p w14:paraId="54724EB1" w14:textId="77777777" w:rsidR="00722230" w:rsidRPr="00352540" w:rsidRDefault="00722230" w:rsidP="00867E9D">
            <w:pPr>
              <w:autoSpaceDE w:val="0"/>
              <w:autoSpaceDN w:val="0"/>
              <w:adjustRightInd w:val="0"/>
              <w:spacing w:after="0"/>
              <w:jc w:val="center"/>
              <w:rPr>
                <w:rFonts w:cs="Times New Roman"/>
                <w:b/>
                <w:color w:val="000000"/>
                <w:szCs w:val="24"/>
              </w:rPr>
            </w:pPr>
            <w:r w:rsidRPr="00352540">
              <w:rPr>
                <w:rFonts w:cs="Times New Roman"/>
                <w:b/>
                <w:color w:val="000000"/>
                <w:szCs w:val="24"/>
              </w:rPr>
              <w:t>Type of Respondent</w:t>
            </w:r>
          </w:p>
        </w:tc>
        <w:tc>
          <w:tcPr>
            <w:tcW w:w="1147" w:type="pct"/>
            <w:vAlign w:val="center"/>
          </w:tcPr>
          <w:p w14:paraId="4041BCCF" w14:textId="77777777" w:rsidR="00722230" w:rsidRPr="00352540" w:rsidRDefault="00722230" w:rsidP="00867E9D">
            <w:pPr>
              <w:autoSpaceDE w:val="0"/>
              <w:autoSpaceDN w:val="0"/>
              <w:adjustRightInd w:val="0"/>
              <w:spacing w:after="0"/>
              <w:jc w:val="center"/>
              <w:rPr>
                <w:rFonts w:cs="Times New Roman"/>
                <w:b/>
                <w:color w:val="000000"/>
                <w:szCs w:val="24"/>
              </w:rPr>
            </w:pPr>
            <w:r w:rsidRPr="00352540">
              <w:rPr>
                <w:rFonts w:cs="Times New Roman"/>
                <w:b/>
                <w:color w:val="000000"/>
                <w:szCs w:val="24"/>
              </w:rPr>
              <w:t>Total Burden Hours</w:t>
            </w:r>
          </w:p>
        </w:tc>
        <w:tc>
          <w:tcPr>
            <w:tcW w:w="983" w:type="pct"/>
            <w:vAlign w:val="center"/>
          </w:tcPr>
          <w:p w14:paraId="34F5293E" w14:textId="5ACB2D20" w:rsidR="00722230" w:rsidRPr="00352540" w:rsidRDefault="00FB69DA" w:rsidP="00867E9D">
            <w:pPr>
              <w:autoSpaceDE w:val="0"/>
              <w:autoSpaceDN w:val="0"/>
              <w:adjustRightInd w:val="0"/>
              <w:spacing w:after="0"/>
              <w:jc w:val="center"/>
              <w:rPr>
                <w:rFonts w:cs="Times New Roman"/>
                <w:b/>
                <w:color w:val="000000"/>
                <w:szCs w:val="24"/>
              </w:rPr>
            </w:pPr>
            <w:r w:rsidRPr="00352540">
              <w:rPr>
                <w:rFonts w:cs="Times New Roman"/>
                <w:b/>
                <w:color w:val="000000"/>
                <w:szCs w:val="24"/>
              </w:rPr>
              <w:t xml:space="preserve">Median </w:t>
            </w:r>
            <w:r w:rsidR="00722230" w:rsidRPr="00352540">
              <w:rPr>
                <w:rFonts w:cs="Times New Roman"/>
                <w:b/>
                <w:color w:val="000000"/>
                <w:szCs w:val="24"/>
              </w:rPr>
              <w:t>Hourly Wage Rate</w:t>
            </w:r>
          </w:p>
        </w:tc>
        <w:tc>
          <w:tcPr>
            <w:tcW w:w="1415" w:type="pct"/>
            <w:vAlign w:val="center"/>
          </w:tcPr>
          <w:p w14:paraId="3C3BF369" w14:textId="77777777" w:rsidR="00722230" w:rsidRPr="00352540" w:rsidRDefault="00722230" w:rsidP="00867E9D">
            <w:pPr>
              <w:autoSpaceDE w:val="0"/>
              <w:autoSpaceDN w:val="0"/>
              <w:adjustRightInd w:val="0"/>
              <w:spacing w:after="0"/>
              <w:jc w:val="center"/>
              <w:rPr>
                <w:rFonts w:cs="Times New Roman"/>
                <w:b/>
                <w:color w:val="000000"/>
                <w:szCs w:val="24"/>
              </w:rPr>
            </w:pPr>
            <w:r w:rsidRPr="00352540">
              <w:rPr>
                <w:rFonts w:cs="Times New Roman"/>
                <w:b/>
                <w:color w:val="000000"/>
                <w:szCs w:val="24"/>
              </w:rPr>
              <w:t>Total Respondent Costs</w:t>
            </w:r>
          </w:p>
        </w:tc>
      </w:tr>
      <w:tr w:rsidR="00722230" w:rsidRPr="00352540" w14:paraId="6FDC9525" w14:textId="77777777" w:rsidTr="00867E9D">
        <w:tc>
          <w:tcPr>
            <w:tcW w:w="1455" w:type="pct"/>
            <w:vAlign w:val="center"/>
          </w:tcPr>
          <w:p w14:paraId="0AAD5DEF" w14:textId="1F0D0DC8" w:rsidR="00722230" w:rsidRPr="00352540" w:rsidRDefault="00FB69DA" w:rsidP="00FB69DA">
            <w:pPr>
              <w:autoSpaceDE w:val="0"/>
              <w:autoSpaceDN w:val="0"/>
              <w:adjustRightInd w:val="0"/>
              <w:spacing w:after="0"/>
              <w:jc w:val="center"/>
              <w:rPr>
                <w:rFonts w:cs="Times New Roman"/>
                <w:color w:val="000000"/>
                <w:szCs w:val="24"/>
              </w:rPr>
            </w:pPr>
            <w:r w:rsidRPr="00352540">
              <w:t xml:space="preserve">For nonmetallic mineral mining and quarrying </w:t>
            </w:r>
          </w:p>
        </w:tc>
        <w:tc>
          <w:tcPr>
            <w:tcW w:w="1147" w:type="pct"/>
            <w:vAlign w:val="center"/>
          </w:tcPr>
          <w:p w14:paraId="37F94702" w14:textId="25844971" w:rsidR="00722230" w:rsidRPr="00352540" w:rsidRDefault="00480022" w:rsidP="00BC6ADD">
            <w:pPr>
              <w:autoSpaceDE w:val="0"/>
              <w:autoSpaceDN w:val="0"/>
              <w:adjustRightInd w:val="0"/>
              <w:spacing w:after="0"/>
              <w:jc w:val="center"/>
              <w:rPr>
                <w:rFonts w:cs="Times New Roman"/>
                <w:color w:val="000000"/>
                <w:szCs w:val="24"/>
              </w:rPr>
            </w:pPr>
            <w:r w:rsidRPr="00352540">
              <w:rPr>
                <w:rFonts w:cs="Times New Roman"/>
                <w:color w:val="000000"/>
                <w:szCs w:val="24"/>
              </w:rPr>
              <w:t>643</w:t>
            </w:r>
          </w:p>
        </w:tc>
        <w:tc>
          <w:tcPr>
            <w:tcW w:w="983" w:type="pct"/>
            <w:vAlign w:val="center"/>
          </w:tcPr>
          <w:p w14:paraId="7125DF81" w14:textId="2CAF50C1" w:rsidR="00722230" w:rsidRPr="00352540" w:rsidRDefault="00722230" w:rsidP="00884CA8">
            <w:pPr>
              <w:autoSpaceDE w:val="0"/>
              <w:autoSpaceDN w:val="0"/>
              <w:adjustRightInd w:val="0"/>
              <w:spacing w:after="0"/>
              <w:jc w:val="center"/>
              <w:rPr>
                <w:rFonts w:cs="Times New Roman"/>
                <w:color w:val="000000"/>
                <w:szCs w:val="24"/>
              </w:rPr>
            </w:pPr>
            <w:r w:rsidRPr="00352540">
              <w:rPr>
                <w:rFonts w:cs="Times New Roman"/>
                <w:color w:val="000000"/>
                <w:szCs w:val="24"/>
              </w:rPr>
              <w:t>$</w:t>
            </w:r>
            <w:r w:rsidR="00884CA8" w:rsidRPr="00352540">
              <w:rPr>
                <w:rFonts w:cs="Times New Roman"/>
                <w:color w:val="000000"/>
                <w:szCs w:val="24"/>
              </w:rPr>
              <w:t>20.74</w:t>
            </w:r>
          </w:p>
        </w:tc>
        <w:tc>
          <w:tcPr>
            <w:tcW w:w="1415" w:type="pct"/>
            <w:vAlign w:val="center"/>
          </w:tcPr>
          <w:p w14:paraId="54FC5884" w14:textId="05E68F81" w:rsidR="00722230" w:rsidRPr="00352540" w:rsidRDefault="00282FA7" w:rsidP="00717612">
            <w:pPr>
              <w:autoSpaceDE w:val="0"/>
              <w:autoSpaceDN w:val="0"/>
              <w:adjustRightInd w:val="0"/>
              <w:spacing w:after="0"/>
              <w:jc w:val="center"/>
              <w:rPr>
                <w:rFonts w:cs="Times New Roman"/>
                <w:color w:val="000000"/>
                <w:szCs w:val="24"/>
              </w:rPr>
            </w:pPr>
            <w:r w:rsidRPr="00352540">
              <w:rPr>
                <w:rFonts w:cs="Times New Roman"/>
                <w:color w:val="000000"/>
                <w:szCs w:val="24"/>
              </w:rPr>
              <w:t>$</w:t>
            </w:r>
            <w:r w:rsidR="00480022" w:rsidRPr="00352540">
              <w:rPr>
                <w:rFonts w:cs="Times New Roman"/>
                <w:color w:val="000000"/>
                <w:szCs w:val="24"/>
              </w:rPr>
              <w:t>13,335</w:t>
            </w:r>
          </w:p>
        </w:tc>
      </w:tr>
    </w:tbl>
    <w:p w14:paraId="340FC3B2" w14:textId="77777777" w:rsidR="003937EA" w:rsidRPr="00352540" w:rsidRDefault="003937EA" w:rsidP="00722230">
      <w:pPr>
        <w:rPr>
          <w:rFonts w:cs="Times New Roman"/>
          <w:szCs w:val="24"/>
        </w:rPr>
      </w:pPr>
    </w:p>
    <w:p w14:paraId="24180ED2" w14:textId="55745EA4" w:rsidR="00FB69DA" w:rsidRDefault="00FB69DA" w:rsidP="00622D14">
      <w:pPr>
        <w:rPr>
          <w:bCs/>
        </w:rPr>
      </w:pPr>
      <w:r w:rsidRPr="00352540">
        <w:t>Th</w:t>
      </w:r>
      <w:r w:rsidR="00302EC2" w:rsidRPr="00352540">
        <w:t>is</w:t>
      </w:r>
      <w:r w:rsidRPr="00352540">
        <w:t xml:space="preserve"> rate </w:t>
      </w:r>
      <w:r w:rsidR="00302EC2" w:rsidRPr="00352540">
        <w:t>was</w:t>
      </w:r>
      <w:r w:rsidRPr="00352540">
        <w:t xml:space="preserve"> based on </w:t>
      </w:r>
      <w:r w:rsidR="00302EC2" w:rsidRPr="00352540">
        <w:t xml:space="preserve">the </w:t>
      </w:r>
      <w:r w:rsidRPr="00352540">
        <w:t>median hourly wage for Nonmetallic Mineral Mining and Quarrying from Bure</w:t>
      </w:r>
      <w:r w:rsidR="00884CA8" w:rsidRPr="00352540">
        <w:t>au of Labor Statistics, May 2017</w:t>
      </w:r>
      <w:r w:rsidRPr="00352540">
        <w:t xml:space="preserve"> National Industry-Specific Occupational Employment and Wage Estimates (</w:t>
      </w:r>
      <w:hyperlink r:id="rId9" w:anchor="00-0000" w:history="1">
        <w:r w:rsidR="00884CA8" w:rsidRPr="00352540">
          <w:rPr>
            <w:rStyle w:val="Hyperlink"/>
          </w:rPr>
          <w:t>https://www.bls.gov/oes/current/naics4_212300.htm#00-0000</w:t>
        </w:r>
      </w:hyperlink>
      <w:r w:rsidRPr="00352540">
        <w:t>)</w:t>
      </w:r>
      <w:r w:rsidR="00884CA8" w:rsidRPr="00352540">
        <w:t xml:space="preserve"> and set at $20.74</w:t>
      </w:r>
      <w:r w:rsidRPr="00352540">
        <w:t xml:space="preserve"> per hour.</w:t>
      </w:r>
      <w:r w:rsidRPr="004D247A">
        <w:rPr>
          <w:bCs/>
        </w:rPr>
        <w:t xml:space="preserve"> </w:t>
      </w:r>
    </w:p>
    <w:p w14:paraId="4D726400" w14:textId="77777777" w:rsidR="000A61E3" w:rsidRDefault="000A61E3" w:rsidP="00622D14">
      <w:pPr>
        <w:rPr>
          <w:bCs/>
        </w:rPr>
      </w:pPr>
    </w:p>
    <w:p w14:paraId="58046088" w14:textId="77777777" w:rsidR="00D33778" w:rsidRDefault="00D33778" w:rsidP="009662D7">
      <w:pPr>
        <w:pStyle w:val="Heading1"/>
      </w:pPr>
      <w:bookmarkStart w:id="15" w:name="_Toc535330660"/>
      <w:r>
        <w:t>Estimates of Other total Annual Cost Burden to Respondents or Record Keepers</w:t>
      </w:r>
      <w:bookmarkEnd w:id="15"/>
    </w:p>
    <w:p w14:paraId="3AF82F7A" w14:textId="77777777" w:rsidR="00D33778" w:rsidRDefault="00D33778" w:rsidP="009662D7">
      <w:r>
        <w:t xml:space="preserve">None. </w:t>
      </w:r>
    </w:p>
    <w:p w14:paraId="111B80EA" w14:textId="77777777" w:rsidR="00302EC2" w:rsidRPr="00D33778" w:rsidRDefault="00302EC2" w:rsidP="009662D7"/>
    <w:p w14:paraId="5E422EA4" w14:textId="06170F4F" w:rsidR="00D33778" w:rsidRDefault="00D33778" w:rsidP="009662D7">
      <w:pPr>
        <w:pStyle w:val="Heading1"/>
      </w:pPr>
      <w:bookmarkStart w:id="16" w:name="_Toc535330661"/>
      <w:r>
        <w:t xml:space="preserve">Annualized Cost to the </w:t>
      </w:r>
      <w:r w:rsidR="00262DC4">
        <w:t xml:space="preserve">Federal </w:t>
      </w:r>
      <w:r>
        <w:t>Government</w:t>
      </w:r>
      <w:bookmarkEnd w:id="16"/>
    </w:p>
    <w:p w14:paraId="35B89294" w14:textId="151E4162" w:rsidR="007F562B" w:rsidRPr="0097641C" w:rsidRDefault="00AB6780" w:rsidP="007F562B">
      <w:pPr>
        <w:rPr>
          <w:rFonts w:cs="Times New Roman"/>
          <w:szCs w:val="24"/>
        </w:rPr>
      </w:pPr>
      <w:r>
        <w:rPr>
          <w:rFonts w:cs="Times New Roman"/>
          <w:szCs w:val="24"/>
        </w:rPr>
        <w:t>The time allo</w:t>
      </w:r>
      <w:r w:rsidR="00F0011C">
        <w:rPr>
          <w:rFonts w:cs="Times New Roman"/>
          <w:szCs w:val="24"/>
        </w:rPr>
        <w:t xml:space="preserve">tted for the project is </w:t>
      </w:r>
      <w:r w:rsidR="00CE34BD">
        <w:rPr>
          <w:rFonts w:cs="Times New Roman"/>
          <w:szCs w:val="24"/>
        </w:rPr>
        <w:t>three</w:t>
      </w:r>
      <w:r w:rsidR="00302EC2">
        <w:rPr>
          <w:rFonts w:cs="Times New Roman"/>
          <w:szCs w:val="24"/>
        </w:rPr>
        <w:t xml:space="preserve"> </w:t>
      </w:r>
      <w:r>
        <w:rPr>
          <w:rFonts w:cs="Times New Roman"/>
          <w:szCs w:val="24"/>
        </w:rPr>
        <w:t>years</w:t>
      </w:r>
      <w:r w:rsidR="007F562B" w:rsidRPr="007F562B">
        <w:rPr>
          <w:rFonts w:cs="Times New Roman"/>
          <w:szCs w:val="24"/>
        </w:rPr>
        <w:t>.</w:t>
      </w:r>
      <w:r>
        <w:rPr>
          <w:rFonts w:cs="Times New Roman"/>
          <w:szCs w:val="24"/>
        </w:rPr>
        <w:t xml:space="preserve"> During this </w:t>
      </w:r>
      <w:r w:rsidR="00CE34BD">
        <w:rPr>
          <w:rFonts w:cs="Times New Roman"/>
          <w:szCs w:val="24"/>
        </w:rPr>
        <w:t>three</w:t>
      </w:r>
      <w:r w:rsidR="00302EC2">
        <w:rPr>
          <w:rFonts w:cs="Times New Roman"/>
          <w:szCs w:val="24"/>
        </w:rPr>
        <w:t>-</w:t>
      </w:r>
      <w:r>
        <w:rPr>
          <w:rFonts w:cs="Times New Roman"/>
          <w:szCs w:val="24"/>
        </w:rPr>
        <w:t>year period, instrument development, data collection, analysis and presentation</w:t>
      </w:r>
      <w:r w:rsidR="00302EC2">
        <w:rPr>
          <w:rFonts w:cs="Times New Roman"/>
          <w:szCs w:val="24"/>
        </w:rPr>
        <w:t>s</w:t>
      </w:r>
      <w:r>
        <w:rPr>
          <w:rFonts w:cs="Times New Roman"/>
          <w:szCs w:val="24"/>
        </w:rPr>
        <w:t xml:space="preserve"> are expected to occur.</w:t>
      </w:r>
      <w:r w:rsidR="007F562B" w:rsidRPr="007F562B">
        <w:rPr>
          <w:rFonts w:cs="Times New Roman"/>
          <w:szCs w:val="24"/>
        </w:rPr>
        <w:t xml:space="preserve"> The estimated </w:t>
      </w:r>
      <w:r w:rsidR="00B759A8">
        <w:rPr>
          <w:rFonts w:cs="Times New Roman"/>
          <w:szCs w:val="24"/>
        </w:rPr>
        <w:t>hourly</w:t>
      </w:r>
      <w:r w:rsidR="007F562B" w:rsidRPr="007F562B">
        <w:rPr>
          <w:rFonts w:cs="Times New Roman"/>
          <w:szCs w:val="24"/>
        </w:rPr>
        <w:t xml:space="preserve"> cost to the Federal Government is </w:t>
      </w:r>
      <w:r w:rsidR="00F7098B">
        <w:rPr>
          <w:rFonts w:cs="Times New Roman"/>
          <w:szCs w:val="24"/>
        </w:rPr>
        <w:t>$33.00</w:t>
      </w:r>
      <w:r w:rsidR="002D3759">
        <w:rPr>
          <w:rFonts w:cs="Times New Roman"/>
          <w:szCs w:val="24"/>
        </w:rPr>
        <w:t xml:space="preserve"> per hour</w:t>
      </w:r>
      <w:r w:rsidR="007F562B" w:rsidRPr="007F562B">
        <w:rPr>
          <w:rFonts w:cs="Times New Roman"/>
          <w:szCs w:val="24"/>
        </w:rPr>
        <w:t>. This includes data collection by CDC/NIOSH employees, data analysis, and report writing. The hours designated for government staff were calculated as shown in the table belo</w:t>
      </w:r>
      <w:r w:rsidR="007F562B" w:rsidRPr="00622D14">
        <w:t>w</w:t>
      </w:r>
      <w:r w:rsidR="007F562B" w:rsidRPr="007F562B">
        <w:rPr>
          <w:rFonts w:cs="Times New Roman"/>
          <w:szCs w:val="24"/>
        </w:rPr>
        <w:t xml:space="preserve">. The total cost average for a </w:t>
      </w:r>
      <w:r w:rsidR="00CE34BD">
        <w:rPr>
          <w:rFonts w:cs="Times New Roman"/>
          <w:szCs w:val="24"/>
        </w:rPr>
        <w:t>three</w:t>
      </w:r>
      <w:r w:rsidR="00302EC2">
        <w:rPr>
          <w:rFonts w:cs="Times New Roman"/>
          <w:szCs w:val="24"/>
        </w:rPr>
        <w:t>-</w:t>
      </w:r>
      <w:r w:rsidR="007F562B" w:rsidRPr="007F562B">
        <w:rPr>
          <w:rFonts w:cs="Times New Roman"/>
          <w:szCs w:val="24"/>
        </w:rPr>
        <w:t xml:space="preserve">year period is </w:t>
      </w:r>
      <w:r w:rsidR="007F562B" w:rsidRPr="004B5877">
        <w:rPr>
          <w:rFonts w:cs="Times New Roman"/>
          <w:szCs w:val="24"/>
        </w:rPr>
        <w:t>$</w:t>
      </w:r>
      <w:r w:rsidR="00BD741E">
        <w:rPr>
          <w:rFonts w:cs="Times New Roman"/>
          <w:szCs w:val="24"/>
        </w:rPr>
        <w:t>411,000</w:t>
      </w:r>
      <w:r w:rsidR="007F562B" w:rsidRPr="004B5877">
        <w:rPr>
          <w:rFonts w:cs="Times New Roman"/>
          <w:szCs w:val="24"/>
        </w:rPr>
        <w:t>.</w:t>
      </w:r>
      <w:r w:rsidR="007F562B" w:rsidRPr="007F562B">
        <w:rPr>
          <w:rFonts w:cs="Times New Roman"/>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76"/>
        <w:gridCol w:w="1225"/>
        <w:gridCol w:w="1350"/>
        <w:gridCol w:w="1620"/>
        <w:gridCol w:w="2070"/>
        <w:gridCol w:w="1255"/>
      </w:tblGrid>
      <w:tr w:rsidR="00BD741E" w:rsidRPr="00352540" w14:paraId="1CD32456" w14:textId="77777777" w:rsidTr="00BD741E">
        <w:trPr>
          <w:trHeight w:val="748"/>
        </w:trPr>
        <w:tc>
          <w:tcPr>
            <w:tcW w:w="0" w:type="auto"/>
            <w:vAlign w:val="center"/>
          </w:tcPr>
          <w:p w14:paraId="04DC0BC4" w14:textId="77777777" w:rsidR="007F562B" w:rsidRPr="007F562B" w:rsidRDefault="007F562B" w:rsidP="00867E9D">
            <w:pPr>
              <w:spacing w:after="0"/>
              <w:jc w:val="center"/>
              <w:rPr>
                <w:rFonts w:cs="Times New Roman"/>
                <w:szCs w:val="24"/>
              </w:rPr>
            </w:pPr>
          </w:p>
        </w:tc>
        <w:tc>
          <w:tcPr>
            <w:tcW w:w="1225" w:type="dxa"/>
            <w:vAlign w:val="center"/>
          </w:tcPr>
          <w:p w14:paraId="08BC0312" w14:textId="77777777" w:rsidR="007F562B" w:rsidRPr="00352540" w:rsidRDefault="007F562B" w:rsidP="00867E9D">
            <w:pPr>
              <w:spacing w:after="0"/>
              <w:jc w:val="center"/>
              <w:rPr>
                <w:rFonts w:cs="Times New Roman"/>
                <w:b/>
                <w:szCs w:val="24"/>
              </w:rPr>
            </w:pPr>
            <w:r w:rsidRPr="00352540">
              <w:rPr>
                <w:rFonts w:cs="Times New Roman"/>
                <w:b/>
                <w:szCs w:val="24"/>
              </w:rPr>
              <w:t>Hours</w:t>
            </w:r>
          </w:p>
        </w:tc>
        <w:tc>
          <w:tcPr>
            <w:tcW w:w="1350" w:type="dxa"/>
            <w:vAlign w:val="center"/>
          </w:tcPr>
          <w:p w14:paraId="2FCE8B1A" w14:textId="77777777" w:rsidR="007F562B" w:rsidRPr="00352540" w:rsidRDefault="007F562B" w:rsidP="00867E9D">
            <w:pPr>
              <w:spacing w:after="0"/>
              <w:jc w:val="center"/>
              <w:rPr>
                <w:rFonts w:cs="Times New Roman"/>
                <w:b/>
                <w:szCs w:val="24"/>
              </w:rPr>
            </w:pPr>
            <w:r w:rsidRPr="00352540">
              <w:rPr>
                <w:rFonts w:cs="Times New Roman"/>
                <w:b/>
                <w:szCs w:val="24"/>
              </w:rPr>
              <w:t>Hourly Rate</w:t>
            </w:r>
          </w:p>
        </w:tc>
        <w:tc>
          <w:tcPr>
            <w:tcW w:w="1620" w:type="dxa"/>
            <w:vAlign w:val="center"/>
          </w:tcPr>
          <w:p w14:paraId="21BB3BD0" w14:textId="77777777" w:rsidR="007F562B" w:rsidRPr="00352540" w:rsidRDefault="007F562B" w:rsidP="00867E9D">
            <w:pPr>
              <w:spacing w:after="0"/>
              <w:jc w:val="center"/>
              <w:rPr>
                <w:rFonts w:cs="Times New Roman"/>
                <w:b/>
                <w:szCs w:val="24"/>
              </w:rPr>
            </w:pPr>
            <w:r w:rsidRPr="00352540">
              <w:rPr>
                <w:rFonts w:cs="Times New Roman"/>
                <w:b/>
                <w:szCs w:val="24"/>
              </w:rPr>
              <w:t>Cost at Hourly Rate</w:t>
            </w:r>
          </w:p>
        </w:tc>
        <w:tc>
          <w:tcPr>
            <w:tcW w:w="2070" w:type="dxa"/>
            <w:vAlign w:val="center"/>
          </w:tcPr>
          <w:p w14:paraId="26F26C76" w14:textId="77777777" w:rsidR="007F562B" w:rsidRPr="00352540" w:rsidRDefault="007F562B" w:rsidP="00867E9D">
            <w:pPr>
              <w:spacing w:after="0"/>
              <w:jc w:val="center"/>
              <w:rPr>
                <w:rFonts w:cs="Times New Roman"/>
                <w:b/>
                <w:szCs w:val="24"/>
              </w:rPr>
            </w:pPr>
            <w:r w:rsidRPr="00352540">
              <w:rPr>
                <w:rFonts w:cs="Times New Roman"/>
                <w:b/>
                <w:szCs w:val="24"/>
              </w:rPr>
              <w:t>Other Costs (data collection, etc.)</w:t>
            </w:r>
          </w:p>
        </w:tc>
        <w:tc>
          <w:tcPr>
            <w:tcW w:w="1255" w:type="dxa"/>
            <w:vAlign w:val="center"/>
          </w:tcPr>
          <w:p w14:paraId="3D37B2CD" w14:textId="77777777" w:rsidR="007F562B" w:rsidRPr="00352540" w:rsidRDefault="007F562B" w:rsidP="00867E9D">
            <w:pPr>
              <w:spacing w:after="0"/>
              <w:jc w:val="center"/>
              <w:rPr>
                <w:rFonts w:cs="Times New Roman"/>
                <w:b/>
                <w:szCs w:val="24"/>
              </w:rPr>
            </w:pPr>
            <w:r w:rsidRPr="00352540">
              <w:rPr>
                <w:rFonts w:cs="Times New Roman"/>
                <w:b/>
                <w:szCs w:val="24"/>
              </w:rPr>
              <w:t>Total</w:t>
            </w:r>
          </w:p>
        </w:tc>
      </w:tr>
      <w:tr w:rsidR="00BD741E" w:rsidRPr="00352540" w14:paraId="11E97FF3" w14:textId="77777777" w:rsidTr="00BD741E">
        <w:trPr>
          <w:trHeight w:val="748"/>
        </w:trPr>
        <w:tc>
          <w:tcPr>
            <w:tcW w:w="0" w:type="auto"/>
            <w:vAlign w:val="center"/>
          </w:tcPr>
          <w:p w14:paraId="6B25C41E" w14:textId="77777777" w:rsidR="007F562B" w:rsidRPr="00352540" w:rsidRDefault="007F562B" w:rsidP="00867E9D">
            <w:pPr>
              <w:spacing w:after="0"/>
              <w:jc w:val="center"/>
              <w:rPr>
                <w:rFonts w:cs="Times New Roman"/>
                <w:b/>
                <w:szCs w:val="24"/>
              </w:rPr>
            </w:pPr>
            <w:r w:rsidRPr="00352540">
              <w:rPr>
                <w:rFonts w:cs="Times New Roman"/>
                <w:b/>
                <w:szCs w:val="24"/>
              </w:rPr>
              <w:t>Federal Government Employee</w:t>
            </w:r>
          </w:p>
        </w:tc>
        <w:tc>
          <w:tcPr>
            <w:tcW w:w="1225" w:type="dxa"/>
            <w:vAlign w:val="center"/>
          </w:tcPr>
          <w:p w14:paraId="22E19AAD" w14:textId="459FACD2" w:rsidR="007F562B" w:rsidRPr="00352540" w:rsidRDefault="00BD741E" w:rsidP="00BD741E">
            <w:pPr>
              <w:spacing w:after="0"/>
              <w:jc w:val="center"/>
              <w:rPr>
                <w:rFonts w:cs="Times New Roman"/>
                <w:szCs w:val="24"/>
              </w:rPr>
            </w:pPr>
            <w:r w:rsidRPr="00352540">
              <w:rPr>
                <w:rFonts w:cs="Times New Roman"/>
                <w:szCs w:val="24"/>
              </w:rPr>
              <w:t>12,000</w:t>
            </w:r>
          </w:p>
        </w:tc>
        <w:tc>
          <w:tcPr>
            <w:tcW w:w="1350" w:type="dxa"/>
            <w:vAlign w:val="center"/>
          </w:tcPr>
          <w:p w14:paraId="43F7A85A" w14:textId="4E0D9CA4" w:rsidR="007F562B" w:rsidRPr="00352540" w:rsidRDefault="007F562B" w:rsidP="00F7098B">
            <w:pPr>
              <w:spacing w:after="0"/>
              <w:jc w:val="center"/>
              <w:rPr>
                <w:rFonts w:cs="Times New Roman"/>
                <w:szCs w:val="24"/>
              </w:rPr>
            </w:pPr>
            <w:r w:rsidRPr="00352540">
              <w:rPr>
                <w:rFonts w:cs="Times New Roman"/>
                <w:szCs w:val="24"/>
              </w:rPr>
              <w:t>$</w:t>
            </w:r>
            <w:r w:rsidR="002D3759" w:rsidRPr="00352540">
              <w:rPr>
                <w:rFonts w:cs="Times New Roman"/>
                <w:szCs w:val="24"/>
              </w:rPr>
              <w:t>33.</w:t>
            </w:r>
            <w:r w:rsidR="00F7098B" w:rsidRPr="00352540">
              <w:rPr>
                <w:rFonts w:cs="Times New Roman"/>
                <w:szCs w:val="24"/>
              </w:rPr>
              <w:t>00</w:t>
            </w:r>
          </w:p>
        </w:tc>
        <w:tc>
          <w:tcPr>
            <w:tcW w:w="1620" w:type="dxa"/>
            <w:vAlign w:val="center"/>
          </w:tcPr>
          <w:p w14:paraId="0F0265CE" w14:textId="331CFFE8" w:rsidR="007F562B" w:rsidRPr="00352540" w:rsidRDefault="007F562B" w:rsidP="00F0011C">
            <w:pPr>
              <w:spacing w:after="0"/>
              <w:jc w:val="center"/>
              <w:rPr>
                <w:rFonts w:cs="Times New Roman"/>
                <w:szCs w:val="24"/>
              </w:rPr>
            </w:pPr>
            <w:r w:rsidRPr="00352540">
              <w:rPr>
                <w:rFonts w:cs="Times New Roman"/>
                <w:szCs w:val="24"/>
              </w:rPr>
              <w:t>$</w:t>
            </w:r>
            <w:r w:rsidR="00BD741E" w:rsidRPr="00352540">
              <w:rPr>
                <w:rFonts w:cs="Times New Roman"/>
                <w:szCs w:val="24"/>
              </w:rPr>
              <w:t>396,00</w:t>
            </w:r>
            <w:r w:rsidR="00F7098B" w:rsidRPr="00352540">
              <w:rPr>
                <w:rFonts w:cs="Times New Roman"/>
                <w:szCs w:val="24"/>
              </w:rPr>
              <w:t>0</w:t>
            </w:r>
          </w:p>
        </w:tc>
        <w:tc>
          <w:tcPr>
            <w:tcW w:w="2070" w:type="dxa"/>
            <w:vAlign w:val="center"/>
          </w:tcPr>
          <w:p w14:paraId="6A0852E5" w14:textId="04994A1B" w:rsidR="007F562B" w:rsidRPr="00352540" w:rsidRDefault="007F562B" w:rsidP="00867E9D">
            <w:pPr>
              <w:spacing w:after="0"/>
              <w:jc w:val="center"/>
              <w:rPr>
                <w:rFonts w:cs="Times New Roman"/>
                <w:szCs w:val="24"/>
              </w:rPr>
            </w:pPr>
            <w:r w:rsidRPr="00352540">
              <w:rPr>
                <w:rFonts w:cs="Times New Roman"/>
                <w:szCs w:val="24"/>
              </w:rPr>
              <w:t>$</w:t>
            </w:r>
            <w:r w:rsidR="00F7098B" w:rsidRPr="00352540">
              <w:rPr>
                <w:rFonts w:cs="Times New Roman"/>
                <w:szCs w:val="24"/>
              </w:rPr>
              <w:t>15</w:t>
            </w:r>
            <w:r w:rsidR="004B5877" w:rsidRPr="00352540">
              <w:rPr>
                <w:rFonts w:cs="Times New Roman"/>
                <w:szCs w:val="24"/>
              </w:rPr>
              <w:t>,000</w:t>
            </w:r>
          </w:p>
        </w:tc>
        <w:tc>
          <w:tcPr>
            <w:tcW w:w="1255" w:type="dxa"/>
            <w:vAlign w:val="center"/>
          </w:tcPr>
          <w:p w14:paraId="5C610AD5" w14:textId="358ECA7F" w:rsidR="007F562B" w:rsidRPr="00352540" w:rsidRDefault="007F562B" w:rsidP="00F7098B">
            <w:pPr>
              <w:spacing w:after="0"/>
              <w:jc w:val="center"/>
              <w:rPr>
                <w:rFonts w:cs="Times New Roman"/>
                <w:szCs w:val="24"/>
              </w:rPr>
            </w:pPr>
            <w:r w:rsidRPr="00352540">
              <w:rPr>
                <w:rFonts w:cs="Times New Roman"/>
                <w:szCs w:val="24"/>
              </w:rPr>
              <w:t>$</w:t>
            </w:r>
            <w:r w:rsidR="00BD741E" w:rsidRPr="00352540">
              <w:rPr>
                <w:rFonts w:cs="Times New Roman"/>
                <w:szCs w:val="24"/>
              </w:rPr>
              <w:t>411,00</w:t>
            </w:r>
            <w:r w:rsidR="00F7098B" w:rsidRPr="00352540">
              <w:rPr>
                <w:rFonts w:cs="Times New Roman"/>
                <w:szCs w:val="24"/>
              </w:rPr>
              <w:t>0</w:t>
            </w:r>
          </w:p>
        </w:tc>
      </w:tr>
    </w:tbl>
    <w:p w14:paraId="0A2885AD" w14:textId="77777777" w:rsidR="00F7098B" w:rsidRPr="00352540" w:rsidRDefault="00F7098B" w:rsidP="00F7098B">
      <w:bookmarkStart w:id="17" w:name="_Toc283114260"/>
    </w:p>
    <w:p w14:paraId="78D76FC2" w14:textId="77777777" w:rsidR="00D33778" w:rsidRPr="00352540" w:rsidRDefault="00D33778" w:rsidP="009662D7">
      <w:pPr>
        <w:pStyle w:val="Heading1"/>
      </w:pPr>
      <w:bookmarkStart w:id="18" w:name="_Toc535330662"/>
      <w:r w:rsidRPr="00352540">
        <w:t>Explanation for Program Changes or Adjustments</w:t>
      </w:r>
      <w:bookmarkEnd w:id="17"/>
      <w:bookmarkEnd w:id="18"/>
      <w:r w:rsidRPr="00352540">
        <w:t xml:space="preserve"> </w:t>
      </w:r>
    </w:p>
    <w:p w14:paraId="2383B3FE" w14:textId="52CC1DD5" w:rsidR="00AE4EAC" w:rsidRPr="00352540" w:rsidRDefault="00884CA8" w:rsidP="00AE4EAC">
      <w:r w:rsidRPr="00352540">
        <w:t>Burden has not changed from the burden shown in the current inventory.</w:t>
      </w:r>
    </w:p>
    <w:p w14:paraId="6BDDCB94" w14:textId="77777777" w:rsidR="00302EC2" w:rsidRPr="00352540" w:rsidRDefault="00302EC2" w:rsidP="00AE4EAC">
      <w:pPr>
        <w:rPr>
          <w:rFonts w:cstheme="majorBidi"/>
          <w:sz w:val="32"/>
          <w:szCs w:val="32"/>
        </w:rPr>
      </w:pPr>
    </w:p>
    <w:p w14:paraId="76BEBB55" w14:textId="0E9CE9EC" w:rsidR="00ED6694" w:rsidRPr="00352540" w:rsidRDefault="00262DC4" w:rsidP="009662D7">
      <w:pPr>
        <w:pStyle w:val="Heading1"/>
        <w:rPr>
          <w:szCs w:val="32"/>
        </w:rPr>
      </w:pPr>
      <w:bookmarkStart w:id="19" w:name="_Toc535330663"/>
      <w:r w:rsidRPr="00352540">
        <w:rPr>
          <w:szCs w:val="32"/>
        </w:rPr>
        <w:t xml:space="preserve">Plans </w:t>
      </w:r>
      <w:r w:rsidR="00ED6694" w:rsidRPr="00352540">
        <w:rPr>
          <w:szCs w:val="32"/>
        </w:rPr>
        <w:t>for Tabulation and Publication and Project Time Schedule</w:t>
      </w:r>
      <w:bookmarkEnd w:id="19"/>
    </w:p>
    <w:p w14:paraId="19C230AF" w14:textId="0498A42C" w:rsidR="00BA490F" w:rsidRDefault="00A3239B" w:rsidP="00BA490F">
      <w:pPr>
        <w:spacing w:before="480"/>
        <w:rPr>
          <w:rFonts w:cs="Times New Roman"/>
          <w:szCs w:val="24"/>
        </w:rPr>
      </w:pPr>
      <w:r w:rsidRPr="00352540">
        <w:t>Data analyses will be conducted over the life of the project. The project schedules below provide an estimate of data collection activities, analysis, and dissemination.</w:t>
      </w:r>
      <w:r w:rsidR="005631BE" w:rsidRPr="00352540">
        <w:t xml:space="preserve"> We are requesting</w:t>
      </w:r>
      <w:r w:rsidR="00BD741E" w:rsidRPr="00352540">
        <w:t xml:space="preserve"> </w:t>
      </w:r>
      <w:r w:rsidR="00BA490F" w:rsidRPr="00352540">
        <w:t xml:space="preserve">a 2 year extension of a currently approved </w:t>
      </w:r>
      <w:r w:rsidR="00BA490F" w:rsidRPr="00352540">
        <w:rPr>
          <w:rFonts w:cs="Times New Roman"/>
          <w:szCs w:val="24"/>
        </w:rPr>
        <w:t>ICR (</w:t>
      </w:r>
      <w:r w:rsidR="0019310C" w:rsidRPr="00352540">
        <w:rPr>
          <w:rFonts w:cs="Times New Roman"/>
          <w:szCs w:val="24"/>
        </w:rPr>
        <w:t>OMB Control No. 0920–1125, Expiration Date 9/30/2019</w:t>
      </w:r>
      <w:r w:rsidR="00BA490F" w:rsidRPr="00352540">
        <w:rPr>
          <w:rFonts w:cs="Times New Roman"/>
          <w:szCs w:val="24"/>
        </w:rPr>
        <w:t xml:space="preserve">) to complete </w:t>
      </w:r>
      <w:r w:rsidR="001F5CC0" w:rsidRPr="00352540">
        <w:rPr>
          <w:rFonts w:cs="Times New Roman"/>
          <w:szCs w:val="24"/>
        </w:rPr>
        <w:t xml:space="preserve">data collection associated with </w:t>
      </w:r>
      <w:r w:rsidR="00BA490F" w:rsidRPr="00352540">
        <w:rPr>
          <w:rFonts w:cs="Times New Roman"/>
          <w:szCs w:val="24"/>
        </w:rPr>
        <w:t>Specific Aim 2 related to the longitudinal study and the cross-sectional study.</w:t>
      </w:r>
      <w:r w:rsidR="00BA490F">
        <w:rPr>
          <w:rFonts w:cs="Times New Roman"/>
          <w:szCs w:val="24"/>
        </w:rPr>
        <w:t xml:space="preserve">   </w:t>
      </w:r>
    </w:p>
    <w:p w14:paraId="0587F290" w14:textId="77777777" w:rsidR="00BA490F" w:rsidRDefault="00BA490F" w:rsidP="00BA490F">
      <w:pPr>
        <w:spacing w:before="480"/>
        <w:rPr>
          <w:rFonts w:cs="Times New Roman"/>
          <w:szCs w:val="24"/>
        </w:rPr>
      </w:pPr>
    </w:p>
    <w:p w14:paraId="3F272800" w14:textId="5C365D0B" w:rsidR="000A61E3" w:rsidRDefault="000A61E3">
      <w:pPr>
        <w:spacing w:after="200" w:line="276" w:lineRule="auto"/>
        <w:jc w:val="left"/>
      </w:pPr>
      <w:r>
        <w:br w:type="page"/>
      </w:r>
    </w:p>
    <w:p w14:paraId="70D50072" w14:textId="3E3AAD16" w:rsidR="00BA490F" w:rsidRPr="00352540" w:rsidRDefault="00BA490F" w:rsidP="00BA490F">
      <w:pPr>
        <w:pStyle w:val="Heading2"/>
      </w:pPr>
      <w:r w:rsidRPr="003539D0">
        <w:t xml:space="preserve">Project </w:t>
      </w:r>
      <w:r w:rsidRPr="00352540">
        <w:t>Schedule for Extension:</w:t>
      </w:r>
    </w:p>
    <w:tbl>
      <w:tblPr>
        <w:tblStyle w:val="TableGrid"/>
        <w:tblW w:w="0" w:type="auto"/>
        <w:tblLook w:val="04A0" w:firstRow="1" w:lastRow="0" w:firstColumn="1" w:lastColumn="0" w:noHBand="0" w:noVBand="1"/>
      </w:tblPr>
      <w:tblGrid>
        <w:gridCol w:w="4788"/>
        <w:gridCol w:w="4788"/>
      </w:tblGrid>
      <w:tr w:rsidR="00BA490F" w:rsidRPr="00352540" w14:paraId="066416C7" w14:textId="77777777" w:rsidTr="009A6E54">
        <w:tc>
          <w:tcPr>
            <w:tcW w:w="4788" w:type="dxa"/>
            <w:vAlign w:val="center"/>
          </w:tcPr>
          <w:p w14:paraId="367F0728" w14:textId="77777777" w:rsidR="00BA490F" w:rsidRPr="00352540" w:rsidRDefault="00BA490F" w:rsidP="009A6E54">
            <w:pPr>
              <w:spacing w:line="276" w:lineRule="auto"/>
              <w:jc w:val="left"/>
              <w:rPr>
                <w:rFonts w:cs="Times New Roman"/>
                <w:b/>
                <w:szCs w:val="24"/>
              </w:rPr>
            </w:pPr>
            <w:r w:rsidRPr="00352540">
              <w:rPr>
                <w:rFonts w:cs="Times New Roman"/>
                <w:b/>
                <w:szCs w:val="24"/>
              </w:rPr>
              <w:t>Activity</w:t>
            </w:r>
          </w:p>
        </w:tc>
        <w:tc>
          <w:tcPr>
            <w:tcW w:w="4788" w:type="dxa"/>
            <w:vAlign w:val="center"/>
          </w:tcPr>
          <w:p w14:paraId="4242592E" w14:textId="77777777" w:rsidR="00BA490F" w:rsidRPr="00352540" w:rsidRDefault="00BA490F" w:rsidP="009A6E54">
            <w:pPr>
              <w:spacing w:line="276" w:lineRule="auto"/>
              <w:rPr>
                <w:rFonts w:cs="Times New Roman"/>
                <w:b/>
                <w:szCs w:val="24"/>
              </w:rPr>
            </w:pPr>
            <w:r w:rsidRPr="00352540">
              <w:rPr>
                <w:rFonts w:cs="Times New Roman"/>
                <w:b/>
                <w:szCs w:val="24"/>
              </w:rPr>
              <w:t>Time Schedule</w:t>
            </w:r>
          </w:p>
        </w:tc>
      </w:tr>
      <w:tr w:rsidR="00BA490F" w:rsidRPr="00352540" w14:paraId="6C703E12" w14:textId="77777777" w:rsidTr="009A6E54">
        <w:tc>
          <w:tcPr>
            <w:tcW w:w="4788" w:type="dxa"/>
            <w:vAlign w:val="center"/>
          </w:tcPr>
          <w:p w14:paraId="48CA7455" w14:textId="77777777" w:rsidR="00BA490F" w:rsidRPr="00352540" w:rsidRDefault="00BA490F" w:rsidP="009A6E54">
            <w:pPr>
              <w:spacing w:line="276" w:lineRule="auto"/>
              <w:jc w:val="left"/>
              <w:rPr>
                <w:rFonts w:cs="Times New Roman"/>
                <w:b/>
                <w:szCs w:val="24"/>
              </w:rPr>
            </w:pPr>
            <w:r w:rsidRPr="00352540">
              <w:rPr>
                <w:rFonts w:cs="Times New Roman"/>
                <w:b/>
                <w:szCs w:val="24"/>
              </w:rPr>
              <w:t>Specific Aim 1</w:t>
            </w:r>
          </w:p>
        </w:tc>
        <w:tc>
          <w:tcPr>
            <w:tcW w:w="4788" w:type="dxa"/>
            <w:vAlign w:val="center"/>
          </w:tcPr>
          <w:p w14:paraId="19DDC8E2" w14:textId="77777777" w:rsidR="00BA490F" w:rsidRPr="00352540" w:rsidRDefault="00BA490F" w:rsidP="009A6E54">
            <w:pPr>
              <w:spacing w:line="276" w:lineRule="auto"/>
              <w:rPr>
                <w:rFonts w:cs="Times New Roman"/>
                <w:szCs w:val="24"/>
              </w:rPr>
            </w:pPr>
          </w:p>
        </w:tc>
      </w:tr>
      <w:tr w:rsidR="00BA490F" w:rsidRPr="00352540" w14:paraId="4C3E8766" w14:textId="77777777" w:rsidTr="009A6E54">
        <w:tc>
          <w:tcPr>
            <w:tcW w:w="4788" w:type="dxa"/>
            <w:vAlign w:val="center"/>
          </w:tcPr>
          <w:p w14:paraId="290A2CAE" w14:textId="3E81C884" w:rsidR="00BA490F" w:rsidRPr="00352540" w:rsidRDefault="00BA490F" w:rsidP="009A6E54">
            <w:pPr>
              <w:spacing w:line="276" w:lineRule="auto"/>
              <w:jc w:val="left"/>
              <w:rPr>
                <w:rFonts w:cs="Times New Roman"/>
                <w:szCs w:val="24"/>
              </w:rPr>
            </w:pPr>
            <w:r w:rsidRPr="00352540">
              <w:rPr>
                <w:rFonts w:cs="Times New Roman"/>
                <w:szCs w:val="24"/>
              </w:rPr>
              <w:t>Recruitment, interviews, focus-groups, and data analysis have been completed</w:t>
            </w:r>
          </w:p>
        </w:tc>
        <w:tc>
          <w:tcPr>
            <w:tcW w:w="4788" w:type="dxa"/>
          </w:tcPr>
          <w:p w14:paraId="0660D7AC" w14:textId="7A28B6FA" w:rsidR="00BA490F" w:rsidRPr="00352540" w:rsidRDefault="00BA490F" w:rsidP="00BA490F">
            <w:pPr>
              <w:spacing w:line="276" w:lineRule="auto"/>
              <w:rPr>
                <w:rFonts w:cs="Times New Roman"/>
                <w:szCs w:val="24"/>
              </w:rPr>
            </w:pPr>
            <w:r w:rsidRPr="00352540">
              <w:rPr>
                <w:rFonts w:cs="Times New Roman"/>
                <w:szCs w:val="24"/>
              </w:rPr>
              <w:t>Already complete</w:t>
            </w:r>
          </w:p>
        </w:tc>
      </w:tr>
      <w:tr w:rsidR="00BA490F" w:rsidRPr="00352540" w14:paraId="416E522C" w14:textId="77777777" w:rsidTr="009A6E54">
        <w:tc>
          <w:tcPr>
            <w:tcW w:w="4788" w:type="dxa"/>
            <w:vAlign w:val="center"/>
          </w:tcPr>
          <w:p w14:paraId="604827DC" w14:textId="77777777" w:rsidR="00BA490F" w:rsidRPr="00352540" w:rsidRDefault="00BA490F" w:rsidP="009A6E54">
            <w:pPr>
              <w:spacing w:line="276" w:lineRule="auto"/>
              <w:jc w:val="left"/>
              <w:rPr>
                <w:rFonts w:cs="Times New Roman"/>
                <w:szCs w:val="24"/>
              </w:rPr>
            </w:pPr>
            <w:r w:rsidRPr="00352540">
              <w:rPr>
                <w:rFonts w:cs="Times New Roman"/>
                <w:szCs w:val="24"/>
              </w:rPr>
              <w:t xml:space="preserve">Publish findings </w:t>
            </w:r>
          </w:p>
        </w:tc>
        <w:tc>
          <w:tcPr>
            <w:tcW w:w="4788" w:type="dxa"/>
          </w:tcPr>
          <w:p w14:paraId="4B2E11D1" w14:textId="3EC52161" w:rsidR="00BA490F" w:rsidRPr="00352540" w:rsidRDefault="00BA490F" w:rsidP="00BA490F">
            <w:pPr>
              <w:spacing w:line="276" w:lineRule="auto"/>
              <w:rPr>
                <w:rFonts w:cs="Times New Roman"/>
                <w:szCs w:val="24"/>
              </w:rPr>
            </w:pPr>
            <w:r w:rsidRPr="00352540">
              <w:rPr>
                <w:rFonts w:cs="Times New Roman"/>
                <w:szCs w:val="24"/>
              </w:rPr>
              <w:t>6 months after OMB extension</w:t>
            </w:r>
          </w:p>
        </w:tc>
      </w:tr>
      <w:tr w:rsidR="00BA490F" w:rsidRPr="00352540" w14:paraId="09FE8597" w14:textId="77777777" w:rsidTr="009A6E54">
        <w:tc>
          <w:tcPr>
            <w:tcW w:w="4788" w:type="dxa"/>
            <w:vAlign w:val="center"/>
          </w:tcPr>
          <w:p w14:paraId="40533442" w14:textId="77777777" w:rsidR="00BA490F" w:rsidRPr="00352540" w:rsidRDefault="00BA490F" w:rsidP="009A6E54">
            <w:pPr>
              <w:spacing w:line="276" w:lineRule="auto"/>
              <w:jc w:val="left"/>
              <w:rPr>
                <w:rFonts w:cs="Times New Roman"/>
                <w:b/>
                <w:szCs w:val="24"/>
              </w:rPr>
            </w:pPr>
            <w:r w:rsidRPr="00352540">
              <w:rPr>
                <w:rFonts w:cs="Times New Roman"/>
                <w:b/>
                <w:szCs w:val="24"/>
              </w:rPr>
              <w:t xml:space="preserve">Specific Aim 2 </w:t>
            </w:r>
          </w:p>
        </w:tc>
        <w:tc>
          <w:tcPr>
            <w:tcW w:w="4788" w:type="dxa"/>
          </w:tcPr>
          <w:p w14:paraId="53088C63" w14:textId="77777777" w:rsidR="00BA490F" w:rsidRPr="00352540" w:rsidRDefault="00BA490F" w:rsidP="009A6E54">
            <w:pPr>
              <w:spacing w:line="276" w:lineRule="auto"/>
              <w:rPr>
                <w:rFonts w:cs="Times New Roman"/>
                <w:szCs w:val="24"/>
              </w:rPr>
            </w:pPr>
          </w:p>
        </w:tc>
      </w:tr>
      <w:tr w:rsidR="00BA490F" w:rsidRPr="00352540" w14:paraId="366AE5CB" w14:textId="77777777" w:rsidTr="009A6E54">
        <w:tc>
          <w:tcPr>
            <w:tcW w:w="4788" w:type="dxa"/>
            <w:vAlign w:val="center"/>
          </w:tcPr>
          <w:p w14:paraId="04579A3F" w14:textId="45C0F3A8" w:rsidR="00BA490F" w:rsidRPr="00352540" w:rsidRDefault="00BA490F" w:rsidP="009A6E54">
            <w:pPr>
              <w:spacing w:line="276" w:lineRule="auto"/>
              <w:jc w:val="left"/>
              <w:rPr>
                <w:rFonts w:cs="Times New Roman"/>
                <w:szCs w:val="24"/>
              </w:rPr>
            </w:pPr>
            <w:r w:rsidRPr="00352540">
              <w:rPr>
                <w:rFonts w:cs="Times New Roman"/>
                <w:szCs w:val="24"/>
              </w:rPr>
              <w:t xml:space="preserve">Recruit participants: Longitudinal study </w:t>
            </w:r>
          </w:p>
        </w:tc>
        <w:tc>
          <w:tcPr>
            <w:tcW w:w="4788" w:type="dxa"/>
          </w:tcPr>
          <w:p w14:paraId="2FC512B1" w14:textId="111D8CBE" w:rsidR="00BA490F" w:rsidRPr="00352540" w:rsidRDefault="00BA490F" w:rsidP="00BA490F">
            <w:pPr>
              <w:spacing w:line="276" w:lineRule="auto"/>
              <w:rPr>
                <w:rFonts w:cs="Times New Roman"/>
                <w:szCs w:val="24"/>
              </w:rPr>
            </w:pPr>
            <w:r w:rsidRPr="00352540">
              <w:rPr>
                <w:rFonts w:cs="Times New Roman"/>
                <w:szCs w:val="24"/>
              </w:rPr>
              <w:t>18 months after OMB extension</w:t>
            </w:r>
          </w:p>
        </w:tc>
      </w:tr>
      <w:tr w:rsidR="00BA490F" w:rsidRPr="00352540" w14:paraId="1C09F044" w14:textId="77777777" w:rsidTr="009A6E54">
        <w:tc>
          <w:tcPr>
            <w:tcW w:w="4788" w:type="dxa"/>
            <w:vAlign w:val="center"/>
          </w:tcPr>
          <w:p w14:paraId="72852CFD" w14:textId="0C0173AB" w:rsidR="00BA490F" w:rsidRPr="00352540" w:rsidRDefault="00BA490F" w:rsidP="00BA490F">
            <w:pPr>
              <w:spacing w:line="276" w:lineRule="auto"/>
              <w:jc w:val="left"/>
              <w:rPr>
                <w:rFonts w:cs="Times New Roman"/>
                <w:szCs w:val="24"/>
              </w:rPr>
            </w:pPr>
            <w:r w:rsidRPr="00352540">
              <w:rPr>
                <w:rFonts w:cs="Times New Roman"/>
                <w:szCs w:val="24"/>
              </w:rPr>
              <w:t>Recruit participants: Cross-sectional study</w:t>
            </w:r>
          </w:p>
        </w:tc>
        <w:tc>
          <w:tcPr>
            <w:tcW w:w="4788" w:type="dxa"/>
          </w:tcPr>
          <w:p w14:paraId="7A1BEAC1" w14:textId="6B752AB4" w:rsidR="00BA490F" w:rsidRPr="00352540" w:rsidRDefault="00BA490F" w:rsidP="009A6E54">
            <w:pPr>
              <w:spacing w:line="276" w:lineRule="auto"/>
              <w:rPr>
                <w:rFonts w:cs="Times New Roman"/>
                <w:szCs w:val="24"/>
              </w:rPr>
            </w:pPr>
            <w:r w:rsidRPr="00352540">
              <w:rPr>
                <w:rFonts w:cs="Times New Roman"/>
                <w:szCs w:val="24"/>
              </w:rPr>
              <w:t>Already complete</w:t>
            </w:r>
          </w:p>
        </w:tc>
      </w:tr>
      <w:tr w:rsidR="00BA490F" w:rsidRPr="00352540" w14:paraId="5991C28B" w14:textId="77777777" w:rsidTr="009A6E54">
        <w:tc>
          <w:tcPr>
            <w:tcW w:w="4788" w:type="dxa"/>
            <w:vAlign w:val="center"/>
          </w:tcPr>
          <w:p w14:paraId="3DFE8040" w14:textId="77777777" w:rsidR="00BA490F" w:rsidRPr="00352540" w:rsidRDefault="00BA490F" w:rsidP="009A6E54">
            <w:pPr>
              <w:spacing w:line="276" w:lineRule="auto"/>
              <w:jc w:val="left"/>
              <w:rPr>
                <w:rFonts w:cs="Times New Roman"/>
                <w:szCs w:val="24"/>
              </w:rPr>
            </w:pPr>
            <w:r w:rsidRPr="00352540">
              <w:rPr>
                <w:rFonts w:cs="Times New Roman"/>
                <w:szCs w:val="24"/>
              </w:rPr>
              <w:t>Start longitudinal tracking of boot outsole characteristics</w:t>
            </w:r>
          </w:p>
        </w:tc>
        <w:tc>
          <w:tcPr>
            <w:tcW w:w="4788" w:type="dxa"/>
          </w:tcPr>
          <w:p w14:paraId="678AF97B" w14:textId="42DA2D92" w:rsidR="00BA490F" w:rsidRPr="00352540" w:rsidRDefault="00BA490F" w:rsidP="009A6E54">
            <w:pPr>
              <w:spacing w:line="276" w:lineRule="auto"/>
              <w:rPr>
                <w:rFonts w:cs="Times New Roman"/>
                <w:szCs w:val="24"/>
              </w:rPr>
            </w:pPr>
            <w:r w:rsidRPr="00352540">
              <w:rPr>
                <w:rFonts w:cs="Times New Roman"/>
                <w:szCs w:val="24"/>
              </w:rPr>
              <w:t>Already complete</w:t>
            </w:r>
          </w:p>
        </w:tc>
      </w:tr>
      <w:tr w:rsidR="00BA490F" w:rsidRPr="00352540" w14:paraId="4C819CCD" w14:textId="77777777" w:rsidTr="009A6E54">
        <w:tc>
          <w:tcPr>
            <w:tcW w:w="4788" w:type="dxa"/>
            <w:vAlign w:val="center"/>
          </w:tcPr>
          <w:p w14:paraId="47E126B0" w14:textId="77777777" w:rsidR="00BA490F" w:rsidRPr="00352540" w:rsidRDefault="00BA490F" w:rsidP="009A6E54">
            <w:pPr>
              <w:spacing w:line="276" w:lineRule="auto"/>
              <w:jc w:val="left"/>
              <w:rPr>
                <w:rFonts w:cs="Times New Roman"/>
                <w:szCs w:val="24"/>
              </w:rPr>
            </w:pPr>
            <w:r w:rsidRPr="00352540">
              <w:rPr>
                <w:rFonts w:cs="Times New Roman"/>
                <w:szCs w:val="24"/>
              </w:rPr>
              <w:t>Complete longitudinal tracking of boot outsole characteristics</w:t>
            </w:r>
          </w:p>
        </w:tc>
        <w:tc>
          <w:tcPr>
            <w:tcW w:w="4788" w:type="dxa"/>
          </w:tcPr>
          <w:p w14:paraId="2395FFC3" w14:textId="3F0C691C" w:rsidR="00BA490F" w:rsidRPr="00352540" w:rsidRDefault="00BA490F" w:rsidP="009A6E54">
            <w:pPr>
              <w:spacing w:line="276" w:lineRule="auto"/>
              <w:rPr>
                <w:rFonts w:cs="Times New Roman"/>
                <w:szCs w:val="24"/>
              </w:rPr>
            </w:pPr>
            <w:r w:rsidRPr="00352540">
              <w:rPr>
                <w:rFonts w:cs="Times New Roman"/>
                <w:szCs w:val="24"/>
              </w:rPr>
              <w:t>6 months after OMB extension</w:t>
            </w:r>
          </w:p>
        </w:tc>
      </w:tr>
      <w:tr w:rsidR="00BA490F" w:rsidRPr="00352540" w14:paraId="4A17B4AE" w14:textId="77777777" w:rsidTr="009A6E54">
        <w:tc>
          <w:tcPr>
            <w:tcW w:w="4788" w:type="dxa"/>
            <w:vAlign w:val="center"/>
          </w:tcPr>
          <w:p w14:paraId="236950D2" w14:textId="77777777" w:rsidR="00BA490F" w:rsidRPr="00352540" w:rsidRDefault="00BA490F" w:rsidP="009A6E54">
            <w:pPr>
              <w:spacing w:line="276" w:lineRule="auto"/>
              <w:jc w:val="left"/>
              <w:rPr>
                <w:rFonts w:cs="Times New Roman"/>
                <w:szCs w:val="24"/>
              </w:rPr>
            </w:pPr>
            <w:r w:rsidRPr="00352540">
              <w:rPr>
                <w:rFonts w:cs="Times New Roman"/>
                <w:szCs w:val="24"/>
              </w:rPr>
              <w:t>Complete cross-sectional evaluation of boot outsole characteristics</w:t>
            </w:r>
          </w:p>
        </w:tc>
        <w:tc>
          <w:tcPr>
            <w:tcW w:w="4788" w:type="dxa"/>
          </w:tcPr>
          <w:p w14:paraId="1A4E54CB" w14:textId="2B32B041" w:rsidR="00BA490F" w:rsidRPr="00352540" w:rsidRDefault="00BA490F" w:rsidP="009A6E54">
            <w:pPr>
              <w:spacing w:line="276" w:lineRule="auto"/>
              <w:rPr>
                <w:rFonts w:cs="Times New Roman"/>
                <w:szCs w:val="24"/>
              </w:rPr>
            </w:pPr>
            <w:r w:rsidRPr="00352540">
              <w:rPr>
                <w:rFonts w:cs="Times New Roman"/>
                <w:szCs w:val="24"/>
              </w:rPr>
              <w:t>20 months after OMB extension</w:t>
            </w:r>
          </w:p>
        </w:tc>
      </w:tr>
      <w:tr w:rsidR="00BA490F" w:rsidRPr="00352540" w14:paraId="7497F2F5" w14:textId="77777777" w:rsidTr="009A6E54">
        <w:tc>
          <w:tcPr>
            <w:tcW w:w="4788" w:type="dxa"/>
            <w:vAlign w:val="center"/>
          </w:tcPr>
          <w:p w14:paraId="0A7B5540" w14:textId="77777777" w:rsidR="00BA490F" w:rsidRPr="00352540" w:rsidRDefault="00BA490F" w:rsidP="009A6E54">
            <w:pPr>
              <w:spacing w:line="276" w:lineRule="auto"/>
              <w:jc w:val="left"/>
              <w:rPr>
                <w:rFonts w:cs="Times New Roman"/>
                <w:szCs w:val="24"/>
              </w:rPr>
            </w:pPr>
            <w:r w:rsidRPr="00352540">
              <w:rPr>
                <w:rFonts w:cs="Times New Roman"/>
                <w:szCs w:val="24"/>
              </w:rPr>
              <w:t>Complete data analysis</w:t>
            </w:r>
          </w:p>
        </w:tc>
        <w:tc>
          <w:tcPr>
            <w:tcW w:w="4788" w:type="dxa"/>
          </w:tcPr>
          <w:p w14:paraId="38822A27" w14:textId="125C27D8" w:rsidR="00BA490F" w:rsidRPr="00352540" w:rsidRDefault="00BA490F" w:rsidP="009A6E54">
            <w:pPr>
              <w:spacing w:line="276" w:lineRule="auto"/>
              <w:rPr>
                <w:rFonts w:cs="Times New Roman"/>
                <w:szCs w:val="24"/>
              </w:rPr>
            </w:pPr>
            <w:r w:rsidRPr="00352540">
              <w:rPr>
                <w:rFonts w:cs="Times New Roman"/>
                <w:szCs w:val="24"/>
              </w:rPr>
              <w:t>22 months after OMB extension</w:t>
            </w:r>
          </w:p>
        </w:tc>
      </w:tr>
      <w:tr w:rsidR="00BA490F" w:rsidRPr="00352540" w14:paraId="5B402CCD" w14:textId="77777777" w:rsidTr="009A6E54">
        <w:tc>
          <w:tcPr>
            <w:tcW w:w="4788" w:type="dxa"/>
            <w:vAlign w:val="center"/>
          </w:tcPr>
          <w:p w14:paraId="04508437" w14:textId="77777777" w:rsidR="00BA490F" w:rsidRPr="00352540" w:rsidRDefault="00BA490F" w:rsidP="009A6E54">
            <w:pPr>
              <w:spacing w:line="276" w:lineRule="auto"/>
              <w:jc w:val="left"/>
              <w:rPr>
                <w:rFonts w:cs="Times New Roman"/>
                <w:szCs w:val="24"/>
              </w:rPr>
            </w:pPr>
            <w:r w:rsidRPr="00352540">
              <w:rPr>
                <w:rFonts w:cs="Times New Roman"/>
                <w:szCs w:val="24"/>
              </w:rPr>
              <w:t xml:space="preserve">Publish findings </w:t>
            </w:r>
          </w:p>
        </w:tc>
        <w:tc>
          <w:tcPr>
            <w:tcW w:w="4788" w:type="dxa"/>
          </w:tcPr>
          <w:p w14:paraId="1FECD1FA" w14:textId="67142EE3" w:rsidR="00BA490F" w:rsidRPr="00352540" w:rsidRDefault="00BA490F" w:rsidP="009A6E54">
            <w:pPr>
              <w:spacing w:line="276" w:lineRule="auto"/>
              <w:rPr>
                <w:rFonts w:cs="Times New Roman"/>
                <w:szCs w:val="24"/>
              </w:rPr>
            </w:pPr>
            <w:r w:rsidRPr="00352540">
              <w:rPr>
                <w:rFonts w:cs="Times New Roman"/>
                <w:szCs w:val="24"/>
              </w:rPr>
              <w:t>24 months after OMB extension</w:t>
            </w:r>
          </w:p>
        </w:tc>
      </w:tr>
    </w:tbl>
    <w:p w14:paraId="48038B2A" w14:textId="77777777" w:rsidR="00BA490F" w:rsidRPr="00352540" w:rsidRDefault="00BA490F" w:rsidP="00BA490F"/>
    <w:p w14:paraId="54E30369" w14:textId="2D529938" w:rsidR="003539D0" w:rsidRPr="003539D0" w:rsidRDefault="00BA490F" w:rsidP="004A2718">
      <w:pPr>
        <w:pStyle w:val="Heading2"/>
      </w:pPr>
      <w:r w:rsidRPr="00352540">
        <w:t xml:space="preserve">Original </w:t>
      </w:r>
      <w:r w:rsidR="003539D0" w:rsidRPr="00352540">
        <w:t>Project Schedule:</w:t>
      </w:r>
    </w:p>
    <w:tbl>
      <w:tblPr>
        <w:tblStyle w:val="TableGrid"/>
        <w:tblW w:w="0" w:type="auto"/>
        <w:tblLook w:val="04A0" w:firstRow="1" w:lastRow="0" w:firstColumn="1" w:lastColumn="0" w:noHBand="0" w:noVBand="1"/>
      </w:tblPr>
      <w:tblGrid>
        <w:gridCol w:w="4788"/>
        <w:gridCol w:w="4788"/>
      </w:tblGrid>
      <w:tr w:rsidR="004E1F97" w14:paraId="27D63D4B" w14:textId="77777777" w:rsidTr="00867E9D">
        <w:tc>
          <w:tcPr>
            <w:tcW w:w="4788" w:type="dxa"/>
            <w:vAlign w:val="center"/>
          </w:tcPr>
          <w:p w14:paraId="2406BFCB" w14:textId="77777777" w:rsidR="004E1F97" w:rsidRPr="003539D0" w:rsidRDefault="003539D0" w:rsidP="00127C47">
            <w:pPr>
              <w:spacing w:line="276" w:lineRule="auto"/>
              <w:jc w:val="left"/>
              <w:rPr>
                <w:rFonts w:cs="Times New Roman"/>
                <w:b/>
                <w:szCs w:val="24"/>
              </w:rPr>
            </w:pPr>
            <w:r w:rsidRPr="003539D0">
              <w:rPr>
                <w:rFonts w:cs="Times New Roman"/>
                <w:b/>
                <w:szCs w:val="24"/>
              </w:rPr>
              <w:t>Activity</w:t>
            </w:r>
          </w:p>
        </w:tc>
        <w:tc>
          <w:tcPr>
            <w:tcW w:w="4788" w:type="dxa"/>
            <w:vAlign w:val="center"/>
          </w:tcPr>
          <w:p w14:paraId="31F890C2" w14:textId="77777777" w:rsidR="004E1F97" w:rsidRPr="003539D0" w:rsidRDefault="003539D0" w:rsidP="00867E9D">
            <w:pPr>
              <w:spacing w:line="276" w:lineRule="auto"/>
              <w:rPr>
                <w:rFonts w:cs="Times New Roman"/>
                <w:b/>
                <w:szCs w:val="24"/>
              </w:rPr>
            </w:pPr>
            <w:r w:rsidRPr="003539D0">
              <w:rPr>
                <w:rFonts w:cs="Times New Roman"/>
                <w:b/>
                <w:szCs w:val="24"/>
              </w:rPr>
              <w:t>Time Schedule</w:t>
            </w:r>
          </w:p>
        </w:tc>
      </w:tr>
      <w:tr w:rsidR="004E1F97" w14:paraId="2A1EC3D2" w14:textId="77777777" w:rsidTr="00867E9D">
        <w:tc>
          <w:tcPr>
            <w:tcW w:w="4788" w:type="dxa"/>
            <w:vAlign w:val="center"/>
          </w:tcPr>
          <w:p w14:paraId="60FA1F6A" w14:textId="2262C9E3" w:rsidR="004E1F97" w:rsidRPr="007B12FA" w:rsidRDefault="00420FDC" w:rsidP="00127C47">
            <w:pPr>
              <w:spacing w:line="276" w:lineRule="auto"/>
              <w:jc w:val="left"/>
              <w:rPr>
                <w:rFonts w:cs="Times New Roman"/>
                <w:b/>
                <w:szCs w:val="24"/>
              </w:rPr>
            </w:pPr>
            <w:r w:rsidRPr="007B12FA">
              <w:rPr>
                <w:rFonts w:cs="Times New Roman"/>
                <w:b/>
                <w:szCs w:val="24"/>
              </w:rPr>
              <w:t>Specific Aim 1</w:t>
            </w:r>
          </w:p>
        </w:tc>
        <w:tc>
          <w:tcPr>
            <w:tcW w:w="4788" w:type="dxa"/>
            <w:vAlign w:val="center"/>
          </w:tcPr>
          <w:p w14:paraId="7694160C" w14:textId="42E7D67E" w:rsidR="004E1F97" w:rsidRDefault="004E1F97" w:rsidP="002D3759">
            <w:pPr>
              <w:spacing w:line="276" w:lineRule="auto"/>
              <w:rPr>
                <w:rFonts w:cs="Times New Roman"/>
                <w:szCs w:val="24"/>
              </w:rPr>
            </w:pPr>
          </w:p>
        </w:tc>
      </w:tr>
      <w:tr w:rsidR="003B09A8" w14:paraId="3129E80E" w14:textId="77777777" w:rsidTr="00A24467">
        <w:tc>
          <w:tcPr>
            <w:tcW w:w="4788" w:type="dxa"/>
            <w:vAlign w:val="center"/>
          </w:tcPr>
          <w:p w14:paraId="794B13B2" w14:textId="475FE16A" w:rsidR="003B09A8" w:rsidRDefault="00ED258D" w:rsidP="003B09A8">
            <w:pPr>
              <w:spacing w:line="276" w:lineRule="auto"/>
              <w:jc w:val="left"/>
              <w:rPr>
                <w:rFonts w:cs="Times New Roman"/>
                <w:szCs w:val="24"/>
              </w:rPr>
            </w:pPr>
            <w:r>
              <w:rPr>
                <w:rFonts w:cs="Times New Roman"/>
                <w:szCs w:val="24"/>
              </w:rPr>
              <w:t>Recruit participants</w:t>
            </w:r>
          </w:p>
        </w:tc>
        <w:tc>
          <w:tcPr>
            <w:tcW w:w="4788" w:type="dxa"/>
          </w:tcPr>
          <w:p w14:paraId="503F8DA6" w14:textId="0DFE5BF3" w:rsidR="003B09A8" w:rsidRDefault="00ED258D" w:rsidP="003B09A8">
            <w:pPr>
              <w:spacing w:line="276" w:lineRule="auto"/>
              <w:rPr>
                <w:rFonts w:cs="Times New Roman"/>
                <w:szCs w:val="24"/>
              </w:rPr>
            </w:pPr>
            <w:r>
              <w:rPr>
                <w:rFonts w:cs="Times New Roman"/>
                <w:szCs w:val="24"/>
              </w:rPr>
              <w:t>3</w:t>
            </w:r>
            <w:r w:rsidR="003B09A8" w:rsidRPr="007946B5">
              <w:rPr>
                <w:rFonts w:cs="Times New Roman"/>
                <w:szCs w:val="24"/>
              </w:rPr>
              <w:t xml:space="preserve"> months after OMB approval</w:t>
            </w:r>
          </w:p>
        </w:tc>
      </w:tr>
      <w:tr w:rsidR="00ED258D" w14:paraId="1F3C172E" w14:textId="77777777" w:rsidTr="00A24467">
        <w:tc>
          <w:tcPr>
            <w:tcW w:w="4788" w:type="dxa"/>
            <w:vAlign w:val="center"/>
          </w:tcPr>
          <w:p w14:paraId="5187A12D" w14:textId="39486D82" w:rsidR="00ED258D" w:rsidRDefault="00ED258D" w:rsidP="003B09A8">
            <w:pPr>
              <w:spacing w:line="276" w:lineRule="auto"/>
              <w:jc w:val="left"/>
              <w:rPr>
                <w:rFonts w:cs="Times New Roman"/>
                <w:szCs w:val="24"/>
              </w:rPr>
            </w:pPr>
            <w:r>
              <w:rPr>
                <w:rFonts w:cs="Times New Roman"/>
                <w:szCs w:val="24"/>
              </w:rPr>
              <w:t>Complete focus groups with mobile equipment operators</w:t>
            </w:r>
          </w:p>
        </w:tc>
        <w:tc>
          <w:tcPr>
            <w:tcW w:w="4788" w:type="dxa"/>
          </w:tcPr>
          <w:p w14:paraId="5B3F1CAE" w14:textId="1F353090" w:rsidR="00ED258D" w:rsidRPr="007946B5" w:rsidRDefault="00ED258D" w:rsidP="003B09A8">
            <w:pPr>
              <w:spacing w:line="276" w:lineRule="auto"/>
              <w:rPr>
                <w:rFonts w:cs="Times New Roman"/>
                <w:szCs w:val="24"/>
              </w:rPr>
            </w:pPr>
            <w:r>
              <w:rPr>
                <w:rFonts w:cs="Times New Roman"/>
                <w:szCs w:val="24"/>
              </w:rPr>
              <w:t>12</w:t>
            </w:r>
            <w:r w:rsidRPr="007946B5">
              <w:rPr>
                <w:rFonts w:cs="Times New Roman"/>
                <w:szCs w:val="24"/>
              </w:rPr>
              <w:t xml:space="preserve"> months after OMB approval</w:t>
            </w:r>
          </w:p>
        </w:tc>
      </w:tr>
      <w:tr w:rsidR="00ED258D" w14:paraId="2C3E2961" w14:textId="77777777" w:rsidTr="00A24467">
        <w:tc>
          <w:tcPr>
            <w:tcW w:w="4788" w:type="dxa"/>
            <w:vAlign w:val="center"/>
          </w:tcPr>
          <w:p w14:paraId="552F0BC9" w14:textId="4D255289" w:rsidR="00ED258D" w:rsidRDefault="00ED258D" w:rsidP="003B09A8">
            <w:pPr>
              <w:spacing w:line="276" w:lineRule="auto"/>
              <w:jc w:val="left"/>
              <w:rPr>
                <w:rFonts w:cs="Times New Roman"/>
                <w:szCs w:val="24"/>
              </w:rPr>
            </w:pPr>
            <w:r>
              <w:rPr>
                <w:rFonts w:cs="Times New Roman"/>
                <w:szCs w:val="24"/>
              </w:rPr>
              <w:t xml:space="preserve">Complete semi-structured interviews with mobile equipment operators </w:t>
            </w:r>
          </w:p>
        </w:tc>
        <w:tc>
          <w:tcPr>
            <w:tcW w:w="4788" w:type="dxa"/>
          </w:tcPr>
          <w:p w14:paraId="08E3F517" w14:textId="3B6E5608" w:rsidR="00ED258D" w:rsidRPr="007946B5" w:rsidRDefault="00ED258D" w:rsidP="003B09A8">
            <w:pPr>
              <w:spacing w:line="276" w:lineRule="auto"/>
              <w:rPr>
                <w:rFonts w:cs="Times New Roman"/>
                <w:szCs w:val="24"/>
              </w:rPr>
            </w:pPr>
            <w:r>
              <w:rPr>
                <w:rFonts w:cs="Times New Roman"/>
                <w:szCs w:val="24"/>
              </w:rPr>
              <w:t>12</w:t>
            </w:r>
            <w:r w:rsidRPr="007946B5">
              <w:rPr>
                <w:rFonts w:cs="Times New Roman"/>
                <w:szCs w:val="24"/>
              </w:rPr>
              <w:t xml:space="preserve"> months after OMB approval</w:t>
            </w:r>
          </w:p>
        </w:tc>
      </w:tr>
      <w:tr w:rsidR="00ED258D" w14:paraId="0EC53705" w14:textId="77777777" w:rsidTr="00A24467">
        <w:tc>
          <w:tcPr>
            <w:tcW w:w="4788" w:type="dxa"/>
            <w:vAlign w:val="center"/>
          </w:tcPr>
          <w:p w14:paraId="2F6C0CA8" w14:textId="15FCA776" w:rsidR="00ED258D" w:rsidRDefault="00ED258D" w:rsidP="00ED258D">
            <w:pPr>
              <w:spacing w:line="276" w:lineRule="auto"/>
              <w:jc w:val="left"/>
              <w:rPr>
                <w:rFonts w:cs="Times New Roman"/>
                <w:szCs w:val="24"/>
              </w:rPr>
            </w:pPr>
            <w:r>
              <w:rPr>
                <w:rFonts w:cs="Times New Roman"/>
                <w:szCs w:val="24"/>
              </w:rPr>
              <w:t>Complete semi-structured interviews with mine management</w:t>
            </w:r>
          </w:p>
        </w:tc>
        <w:tc>
          <w:tcPr>
            <w:tcW w:w="4788" w:type="dxa"/>
          </w:tcPr>
          <w:p w14:paraId="5F2E5023" w14:textId="20E472CA" w:rsidR="00ED258D" w:rsidRPr="007946B5" w:rsidRDefault="00B03132" w:rsidP="003B09A8">
            <w:pPr>
              <w:spacing w:line="276" w:lineRule="auto"/>
              <w:rPr>
                <w:rFonts w:cs="Times New Roman"/>
                <w:szCs w:val="24"/>
              </w:rPr>
            </w:pPr>
            <w:r>
              <w:rPr>
                <w:rFonts w:cs="Times New Roman"/>
                <w:szCs w:val="24"/>
              </w:rPr>
              <w:t>12</w:t>
            </w:r>
            <w:r w:rsidR="00ED258D" w:rsidRPr="007946B5">
              <w:rPr>
                <w:rFonts w:cs="Times New Roman"/>
                <w:szCs w:val="24"/>
              </w:rPr>
              <w:t xml:space="preserve"> months after OMB approval</w:t>
            </w:r>
          </w:p>
        </w:tc>
      </w:tr>
      <w:tr w:rsidR="00ED258D" w14:paraId="12620288" w14:textId="77777777" w:rsidTr="00A24467">
        <w:tc>
          <w:tcPr>
            <w:tcW w:w="4788" w:type="dxa"/>
            <w:vAlign w:val="center"/>
          </w:tcPr>
          <w:p w14:paraId="749E9DAE" w14:textId="0D7A3CB9" w:rsidR="00ED258D" w:rsidRDefault="00ED258D" w:rsidP="00ED258D">
            <w:pPr>
              <w:spacing w:line="276" w:lineRule="auto"/>
              <w:jc w:val="left"/>
              <w:rPr>
                <w:rFonts w:cs="Times New Roman"/>
                <w:szCs w:val="24"/>
              </w:rPr>
            </w:pPr>
            <w:r>
              <w:rPr>
                <w:rFonts w:cs="Times New Roman"/>
                <w:szCs w:val="24"/>
              </w:rPr>
              <w:t>Complete data analysis</w:t>
            </w:r>
          </w:p>
        </w:tc>
        <w:tc>
          <w:tcPr>
            <w:tcW w:w="4788" w:type="dxa"/>
          </w:tcPr>
          <w:p w14:paraId="04141B25" w14:textId="2A985F5D" w:rsidR="00ED258D" w:rsidRPr="007946B5" w:rsidRDefault="00ED258D" w:rsidP="003B09A8">
            <w:pPr>
              <w:spacing w:line="276" w:lineRule="auto"/>
              <w:rPr>
                <w:rFonts w:cs="Times New Roman"/>
                <w:szCs w:val="24"/>
              </w:rPr>
            </w:pPr>
            <w:r>
              <w:rPr>
                <w:rFonts w:cs="Times New Roman"/>
                <w:szCs w:val="24"/>
              </w:rPr>
              <w:t xml:space="preserve">18 </w:t>
            </w:r>
            <w:r w:rsidRPr="007946B5">
              <w:rPr>
                <w:rFonts w:cs="Times New Roman"/>
                <w:szCs w:val="24"/>
              </w:rPr>
              <w:t>months after OMB approval</w:t>
            </w:r>
          </w:p>
        </w:tc>
      </w:tr>
      <w:tr w:rsidR="00ED258D" w14:paraId="085DB1CA" w14:textId="77777777" w:rsidTr="00A24467">
        <w:tc>
          <w:tcPr>
            <w:tcW w:w="4788" w:type="dxa"/>
            <w:vAlign w:val="center"/>
          </w:tcPr>
          <w:p w14:paraId="54587A5E" w14:textId="328F2E94" w:rsidR="00ED258D" w:rsidRDefault="00ED258D" w:rsidP="00ED258D">
            <w:pPr>
              <w:spacing w:line="276" w:lineRule="auto"/>
              <w:jc w:val="left"/>
              <w:rPr>
                <w:rFonts w:cs="Times New Roman"/>
                <w:szCs w:val="24"/>
              </w:rPr>
            </w:pPr>
            <w:r>
              <w:rPr>
                <w:rFonts w:cs="Times New Roman"/>
                <w:szCs w:val="24"/>
              </w:rPr>
              <w:t xml:space="preserve">Publish findings </w:t>
            </w:r>
          </w:p>
        </w:tc>
        <w:tc>
          <w:tcPr>
            <w:tcW w:w="4788" w:type="dxa"/>
          </w:tcPr>
          <w:p w14:paraId="615B5877" w14:textId="34DC97A6" w:rsidR="00ED258D" w:rsidRPr="007946B5" w:rsidRDefault="00ED258D" w:rsidP="003B09A8">
            <w:pPr>
              <w:spacing w:line="276" w:lineRule="auto"/>
              <w:rPr>
                <w:rFonts w:cs="Times New Roman"/>
                <w:szCs w:val="24"/>
              </w:rPr>
            </w:pPr>
            <w:r>
              <w:rPr>
                <w:rFonts w:cs="Times New Roman"/>
                <w:szCs w:val="24"/>
              </w:rPr>
              <w:t xml:space="preserve">24 </w:t>
            </w:r>
            <w:r w:rsidRPr="007946B5">
              <w:rPr>
                <w:rFonts w:cs="Times New Roman"/>
                <w:szCs w:val="24"/>
              </w:rPr>
              <w:t>months after OMB approval</w:t>
            </w:r>
          </w:p>
        </w:tc>
      </w:tr>
      <w:tr w:rsidR="003B09A8" w14:paraId="4D548550" w14:textId="77777777" w:rsidTr="00A24467">
        <w:tc>
          <w:tcPr>
            <w:tcW w:w="4788" w:type="dxa"/>
            <w:vAlign w:val="center"/>
          </w:tcPr>
          <w:p w14:paraId="2FB83741" w14:textId="531C6F1F" w:rsidR="003B09A8" w:rsidRPr="007B12FA" w:rsidRDefault="00420FDC" w:rsidP="003B09A8">
            <w:pPr>
              <w:spacing w:line="276" w:lineRule="auto"/>
              <w:jc w:val="left"/>
              <w:rPr>
                <w:rFonts w:cs="Times New Roman"/>
                <w:b/>
                <w:szCs w:val="24"/>
              </w:rPr>
            </w:pPr>
            <w:r w:rsidRPr="007B12FA">
              <w:rPr>
                <w:rFonts w:cs="Times New Roman"/>
                <w:b/>
                <w:szCs w:val="24"/>
              </w:rPr>
              <w:t xml:space="preserve">Specific Aim 2 </w:t>
            </w:r>
          </w:p>
        </w:tc>
        <w:tc>
          <w:tcPr>
            <w:tcW w:w="4788" w:type="dxa"/>
          </w:tcPr>
          <w:p w14:paraId="492C8E1B" w14:textId="04DFDFD1" w:rsidR="003B09A8" w:rsidRDefault="003B09A8" w:rsidP="003B09A8">
            <w:pPr>
              <w:spacing w:line="276" w:lineRule="auto"/>
              <w:rPr>
                <w:rFonts w:cs="Times New Roman"/>
                <w:szCs w:val="24"/>
              </w:rPr>
            </w:pPr>
          </w:p>
        </w:tc>
      </w:tr>
      <w:tr w:rsidR="00060B83" w14:paraId="34B3C000" w14:textId="77777777" w:rsidTr="00A24467">
        <w:tc>
          <w:tcPr>
            <w:tcW w:w="4788" w:type="dxa"/>
            <w:vAlign w:val="center"/>
          </w:tcPr>
          <w:p w14:paraId="3E8B304B" w14:textId="767DF32D" w:rsidR="00060B83" w:rsidRDefault="00060B83" w:rsidP="00060B83">
            <w:pPr>
              <w:spacing w:line="276" w:lineRule="auto"/>
              <w:jc w:val="left"/>
              <w:rPr>
                <w:rFonts w:cs="Times New Roman"/>
                <w:szCs w:val="24"/>
              </w:rPr>
            </w:pPr>
            <w:r>
              <w:rPr>
                <w:rFonts w:cs="Times New Roman"/>
                <w:szCs w:val="24"/>
              </w:rPr>
              <w:t>Recruit participants</w:t>
            </w:r>
          </w:p>
        </w:tc>
        <w:tc>
          <w:tcPr>
            <w:tcW w:w="4788" w:type="dxa"/>
          </w:tcPr>
          <w:p w14:paraId="7CC88C1A" w14:textId="32F4D6BA" w:rsidR="00060B83" w:rsidRDefault="00060B83" w:rsidP="00060B83">
            <w:pPr>
              <w:spacing w:line="276" w:lineRule="auto"/>
              <w:rPr>
                <w:rFonts w:cs="Times New Roman"/>
                <w:szCs w:val="24"/>
              </w:rPr>
            </w:pPr>
            <w:r>
              <w:rPr>
                <w:rFonts w:cs="Times New Roman"/>
                <w:szCs w:val="24"/>
              </w:rPr>
              <w:t>3</w:t>
            </w:r>
            <w:r w:rsidRPr="007946B5">
              <w:rPr>
                <w:rFonts w:cs="Times New Roman"/>
                <w:szCs w:val="24"/>
              </w:rPr>
              <w:t xml:space="preserve"> months after OMB approval</w:t>
            </w:r>
          </w:p>
        </w:tc>
      </w:tr>
      <w:tr w:rsidR="00060B83" w14:paraId="327630B2" w14:textId="77777777" w:rsidTr="00A24467">
        <w:tc>
          <w:tcPr>
            <w:tcW w:w="4788" w:type="dxa"/>
            <w:vAlign w:val="center"/>
          </w:tcPr>
          <w:p w14:paraId="5195427F" w14:textId="313FDDCA" w:rsidR="00060B83" w:rsidRDefault="00060B83" w:rsidP="00060B83">
            <w:pPr>
              <w:spacing w:line="276" w:lineRule="auto"/>
              <w:jc w:val="left"/>
              <w:rPr>
                <w:rFonts w:cs="Times New Roman"/>
                <w:szCs w:val="24"/>
              </w:rPr>
            </w:pPr>
            <w:r>
              <w:rPr>
                <w:rFonts w:cs="Times New Roman"/>
                <w:szCs w:val="24"/>
              </w:rPr>
              <w:t>Start longitudinal tracking of boot outsole characteristics</w:t>
            </w:r>
          </w:p>
        </w:tc>
        <w:tc>
          <w:tcPr>
            <w:tcW w:w="4788" w:type="dxa"/>
          </w:tcPr>
          <w:p w14:paraId="6624F274" w14:textId="2C4ADDC2" w:rsidR="00060B83" w:rsidRDefault="00060B83" w:rsidP="00060B83">
            <w:pPr>
              <w:spacing w:line="276" w:lineRule="auto"/>
              <w:rPr>
                <w:rFonts w:cs="Times New Roman"/>
                <w:szCs w:val="24"/>
              </w:rPr>
            </w:pPr>
            <w:r>
              <w:rPr>
                <w:rFonts w:cs="Times New Roman"/>
                <w:szCs w:val="24"/>
              </w:rPr>
              <w:t>3</w:t>
            </w:r>
            <w:r w:rsidRPr="007946B5">
              <w:rPr>
                <w:rFonts w:cs="Times New Roman"/>
                <w:szCs w:val="24"/>
              </w:rPr>
              <w:t xml:space="preserve"> months after OMB approval</w:t>
            </w:r>
          </w:p>
        </w:tc>
      </w:tr>
      <w:tr w:rsidR="00060B83" w14:paraId="555AD1FF" w14:textId="77777777" w:rsidTr="00A24467">
        <w:tc>
          <w:tcPr>
            <w:tcW w:w="4788" w:type="dxa"/>
            <w:vAlign w:val="center"/>
          </w:tcPr>
          <w:p w14:paraId="09A9DE80" w14:textId="35B167FE" w:rsidR="00060B83" w:rsidRDefault="00060B83" w:rsidP="00060B83">
            <w:pPr>
              <w:spacing w:line="276" w:lineRule="auto"/>
              <w:jc w:val="left"/>
              <w:rPr>
                <w:rFonts w:cs="Times New Roman"/>
                <w:szCs w:val="24"/>
              </w:rPr>
            </w:pPr>
            <w:r>
              <w:rPr>
                <w:rFonts w:cs="Times New Roman"/>
                <w:szCs w:val="24"/>
              </w:rPr>
              <w:t>Complete longitudinal tracking of boot outsole characteristics</w:t>
            </w:r>
          </w:p>
        </w:tc>
        <w:tc>
          <w:tcPr>
            <w:tcW w:w="4788" w:type="dxa"/>
          </w:tcPr>
          <w:p w14:paraId="54C99B62" w14:textId="6D3CF994" w:rsidR="00060B83" w:rsidRDefault="00060B83" w:rsidP="00060B83">
            <w:pPr>
              <w:spacing w:line="276" w:lineRule="auto"/>
              <w:rPr>
                <w:rFonts w:cs="Times New Roman"/>
                <w:szCs w:val="24"/>
              </w:rPr>
            </w:pPr>
            <w:r>
              <w:rPr>
                <w:rFonts w:cs="Times New Roman"/>
                <w:szCs w:val="24"/>
              </w:rPr>
              <w:t>3</w:t>
            </w:r>
            <w:r w:rsidR="00655C4E">
              <w:rPr>
                <w:rFonts w:cs="Times New Roman"/>
                <w:szCs w:val="24"/>
              </w:rPr>
              <w:t>0</w:t>
            </w:r>
            <w:r w:rsidRPr="007946B5">
              <w:rPr>
                <w:rFonts w:cs="Times New Roman"/>
                <w:szCs w:val="24"/>
              </w:rPr>
              <w:t xml:space="preserve"> months after OMB approval</w:t>
            </w:r>
          </w:p>
        </w:tc>
      </w:tr>
      <w:tr w:rsidR="00060B83" w:rsidRPr="00352540" w14:paraId="14DCD7AB" w14:textId="77777777" w:rsidTr="00A24467">
        <w:tc>
          <w:tcPr>
            <w:tcW w:w="4788" w:type="dxa"/>
            <w:vAlign w:val="center"/>
          </w:tcPr>
          <w:p w14:paraId="0F8BCC5F" w14:textId="0079F724" w:rsidR="00060B83" w:rsidRPr="00352540" w:rsidRDefault="00060B83" w:rsidP="00060B83">
            <w:pPr>
              <w:spacing w:line="276" w:lineRule="auto"/>
              <w:jc w:val="left"/>
              <w:rPr>
                <w:rFonts w:cs="Times New Roman"/>
                <w:szCs w:val="24"/>
              </w:rPr>
            </w:pPr>
            <w:r w:rsidRPr="00352540">
              <w:rPr>
                <w:rFonts w:cs="Times New Roman"/>
                <w:szCs w:val="24"/>
              </w:rPr>
              <w:t>Complete cross-sectional evaluation of boot outsole characteristics</w:t>
            </w:r>
          </w:p>
        </w:tc>
        <w:tc>
          <w:tcPr>
            <w:tcW w:w="4788" w:type="dxa"/>
          </w:tcPr>
          <w:p w14:paraId="012C2039" w14:textId="67C4B9B1" w:rsidR="00060B83" w:rsidRPr="00352540" w:rsidRDefault="004B3E6F" w:rsidP="00060B83">
            <w:pPr>
              <w:spacing w:line="276" w:lineRule="auto"/>
              <w:rPr>
                <w:rFonts w:cs="Times New Roman"/>
                <w:szCs w:val="24"/>
              </w:rPr>
            </w:pPr>
            <w:r w:rsidRPr="00352540">
              <w:rPr>
                <w:rFonts w:cs="Times New Roman"/>
                <w:szCs w:val="24"/>
              </w:rPr>
              <w:t xml:space="preserve">30 </w:t>
            </w:r>
            <w:r w:rsidR="00655C4E" w:rsidRPr="00352540">
              <w:rPr>
                <w:rFonts w:cs="Times New Roman"/>
                <w:szCs w:val="24"/>
              </w:rPr>
              <w:t>months after OMB approval</w:t>
            </w:r>
          </w:p>
        </w:tc>
      </w:tr>
      <w:tr w:rsidR="00655C4E" w:rsidRPr="00352540" w14:paraId="2A999999" w14:textId="77777777" w:rsidTr="00A24467">
        <w:tc>
          <w:tcPr>
            <w:tcW w:w="4788" w:type="dxa"/>
            <w:vAlign w:val="center"/>
          </w:tcPr>
          <w:p w14:paraId="03994511" w14:textId="604BB1B7" w:rsidR="00655C4E" w:rsidRPr="00352540" w:rsidRDefault="00655C4E" w:rsidP="00655C4E">
            <w:pPr>
              <w:spacing w:line="276" w:lineRule="auto"/>
              <w:jc w:val="left"/>
              <w:rPr>
                <w:rFonts w:cs="Times New Roman"/>
                <w:szCs w:val="24"/>
              </w:rPr>
            </w:pPr>
            <w:r w:rsidRPr="00352540">
              <w:rPr>
                <w:rFonts w:cs="Times New Roman"/>
                <w:szCs w:val="24"/>
              </w:rPr>
              <w:t>Complete data analysis</w:t>
            </w:r>
          </w:p>
        </w:tc>
        <w:tc>
          <w:tcPr>
            <w:tcW w:w="4788" w:type="dxa"/>
          </w:tcPr>
          <w:p w14:paraId="29FB5932" w14:textId="0B4B279F" w:rsidR="00655C4E" w:rsidRPr="00352540" w:rsidRDefault="00524766" w:rsidP="00655C4E">
            <w:pPr>
              <w:spacing w:line="276" w:lineRule="auto"/>
              <w:rPr>
                <w:rFonts w:cs="Times New Roman"/>
                <w:szCs w:val="24"/>
              </w:rPr>
            </w:pPr>
            <w:r w:rsidRPr="00352540">
              <w:rPr>
                <w:rFonts w:cs="Times New Roman"/>
                <w:szCs w:val="24"/>
              </w:rPr>
              <w:t>33</w:t>
            </w:r>
            <w:r w:rsidR="00655C4E" w:rsidRPr="00352540">
              <w:rPr>
                <w:rFonts w:cs="Times New Roman"/>
                <w:szCs w:val="24"/>
              </w:rPr>
              <w:t xml:space="preserve"> months after OMB approval</w:t>
            </w:r>
          </w:p>
        </w:tc>
      </w:tr>
      <w:tr w:rsidR="00655C4E" w:rsidRPr="00352540" w14:paraId="40E62A2A" w14:textId="77777777" w:rsidTr="00A24467">
        <w:tc>
          <w:tcPr>
            <w:tcW w:w="4788" w:type="dxa"/>
            <w:vAlign w:val="center"/>
          </w:tcPr>
          <w:p w14:paraId="07F4401B" w14:textId="016A093F" w:rsidR="00655C4E" w:rsidRPr="00352540" w:rsidRDefault="00655C4E" w:rsidP="00655C4E">
            <w:pPr>
              <w:spacing w:line="276" w:lineRule="auto"/>
              <w:jc w:val="left"/>
              <w:rPr>
                <w:rFonts w:cs="Times New Roman"/>
                <w:szCs w:val="24"/>
              </w:rPr>
            </w:pPr>
            <w:r w:rsidRPr="00352540">
              <w:rPr>
                <w:rFonts w:cs="Times New Roman"/>
                <w:szCs w:val="24"/>
              </w:rPr>
              <w:t xml:space="preserve">Publish findings </w:t>
            </w:r>
          </w:p>
        </w:tc>
        <w:tc>
          <w:tcPr>
            <w:tcW w:w="4788" w:type="dxa"/>
          </w:tcPr>
          <w:p w14:paraId="404C0EF2" w14:textId="6DCC5962" w:rsidR="00655C4E" w:rsidRPr="00352540" w:rsidRDefault="00A73FE5" w:rsidP="00655C4E">
            <w:pPr>
              <w:spacing w:line="276" w:lineRule="auto"/>
              <w:rPr>
                <w:rFonts w:cs="Times New Roman"/>
                <w:szCs w:val="24"/>
              </w:rPr>
            </w:pPr>
            <w:r w:rsidRPr="00352540">
              <w:rPr>
                <w:rFonts w:cs="Times New Roman"/>
                <w:szCs w:val="24"/>
              </w:rPr>
              <w:t>36</w:t>
            </w:r>
            <w:r w:rsidR="00655C4E" w:rsidRPr="00352540">
              <w:rPr>
                <w:rFonts w:cs="Times New Roman"/>
                <w:szCs w:val="24"/>
              </w:rPr>
              <w:t xml:space="preserve"> months after OMB approval</w:t>
            </w:r>
          </w:p>
        </w:tc>
      </w:tr>
    </w:tbl>
    <w:p w14:paraId="739E927D" w14:textId="4501DDB5" w:rsidR="00622D14" w:rsidRPr="00352540" w:rsidRDefault="00622D14" w:rsidP="009662D7"/>
    <w:p w14:paraId="73A344C4" w14:textId="4EADCFEA" w:rsidR="00AE5770" w:rsidRPr="00352540" w:rsidRDefault="00AE5770" w:rsidP="009662D7">
      <w:r w:rsidRPr="00352540">
        <w:t xml:space="preserve">Interview and focus-group data analysis has been completed using thematic analysis. </w:t>
      </w:r>
    </w:p>
    <w:p w14:paraId="220D53CF" w14:textId="01149C56" w:rsidR="004E1F97" w:rsidRPr="00352540" w:rsidRDefault="004833FE" w:rsidP="0097641C">
      <w:r w:rsidRPr="00352540">
        <w:t xml:space="preserve">For </w:t>
      </w:r>
      <w:r w:rsidR="0097641C" w:rsidRPr="00352540">
        <w:t>survey</w:t>
      </w:r>
      <w:r w:rsidRPr="00352540">
        <w:t xml:space="preserve"> data, descriptive analyses will be applied to the collected data.</w:t>
      </w:r>
      <w:r w:rsidR="00AF035C" w:rsidRPr="00352540">
        <w:t xml:space="preserve"> Descriptive statistics can include analyzing for </w:t>
      </w:r>
      <w:r w:rsidR="00933DF4" w:rsidRPr="00352540">
        <w:t xml:space="preserve">mean, median and modal scores. </w:t>
      </w:r>
      <w:r w:rsidR="0097641C" w:rsidRPr="00352540">
        <w:t>Regression may also be used to relate boot</w:t>
      </w:r>
      <w:r w:rsidR="004B3E6F" w:rsidRPr="00352540">
        <w:t xml:space="preserve"> outsole</w:t>
      </w:r>
      <w:r w:rsidR="0097641C" w:rsidRPr="00352540">
        <w:t xml:space="preserve"> wear measures to survey responses.</w:t>
      </w:r>
    </w:p>
    <w:p w14:paraId="745502F7" w14:textId="77777777" w:rsidR="00ED6694" w:rsidRPr="00352540" w:rsidRDefault="00ED6694" w:rsidP="009662D7">
      <w:pPr>
        <w:pStyle w:val="Heading1"/>
        <w:rPr>
          <w:rFonts w:eastAsia="Times New Roman"/>
        </w:rPr>
      </w:pPr>
      <w:bookmarkStart w:id="20" w:name="_Toc535330664"/>
      <w:r w:rsidRPr="00352540">
        <w:rPr>
          <w:rFonts w:eastAsia="Times New Roman"/>
        </w:rPr>
        <w:t>Reason(s) Display of OMB Expiration Date is Inappropriate</w:t>
      </w:r>
      <w:bookmarkEnd w:id="20"/>
      <w:r w:rsidRPr="00352540">
        <w:rPr>
          <w:rFonts w:eastAsia="Times New Roman"/>
        </w:rPr>
        <w:t xml:space="preserve">  </w:t>
      </w:r>
    </w:p>
    <w:p w14:paraId="7C5FA49B" w14:textId="77777777" w:rsidR="00ED6694" w:rsidRPr="00352540" w:rsidRDefault="00ED6694" w:rsidP="005C5781">
      <w:r w:rsidRPr="00352540">
        <w:t xml:space="preserve">Not applicable. The OMB expiration date will be displayed. </w:t>
      </w:r>
    </w:p>
    <w:p w14:paraId="7C3AB748" w14:textId="77777777" w:rsidR="00ED6694" w:rsidRPr="00352540" w:rsidRDefault="00ED6694" w:rsidP="009662D7">
      <w:pPr>
        <w:pStyle w:val="Heading1"/>
        <w:rPr>
          <w:rFonts w:eastAsia="Times New Roman"/>
        </w:rPr>
      </w:pPr>
      <w:bookmarkStart w:id="21" w:name="_Toc283114263"/>
      <w:bookmarkStart w:id="22" w:name="_Toc535330665"/>
      <w:r w:rsidRPr="00352540">
        <w:rPr>
          <w:rFonts w:eastAsia="Times New Roman"/>
        </w:rPr>
        <w:t>Exceptions to Certification for Paperwork Reduction Act Submissions</w:t>
      </w:r>
      <w:bookmarkEnd w:id="21"/>
      <w:bookmarkEnd w:id="22"/>
      <w:r w:rsidRPr="00352540">
        <w:rPr>
          <w:rFonts w:eastAsia="Times New Roman"/>
        </w:rPr>
        <w:t xml:space="preserve"> </w:t>
      </w:r>
    </w:p>
    <w:p w14:paraId="7396316D" w14:textId="77777777" w:rsidR="00127C47" w:rsidRDefault="00ED6694" w:rsidP="005C5781">
      <w:r w:rsidRPr="00352540">
        <w:t>There are no exceptions to the certification.</w:t>
      </w:r>
      <w:r w:rsidRPr="00ED6694">
        <w:t xml:space="preserve">  </w:t>
      </w:r>
    </w:p>
    <w:p w14:paraId="63F30E91" w14:textId="77777777" w:rsidR="00127C47" w:rsidRDefault="00127C47">
      <w:pPr>
        <w:spacing w:after="200" w:line="276" w:lineRule="auto"/>
        <w:jc w:val="left"/>
      </w:pPr>
      <w:r>
        <w:br w:type="page"/>
      </w:r>
    </w:p>
    <w:p w14:paraId="7E82C722" w14:textId="77777777" w:rsidR="00ED6694" w:rsidRDefault="006C2147" w:rsidP="006C2147">
      <w:pPr>
        <w:jc w:val="center"/>
        <w:rPr>
          <w:b/>
        </w:rPr>
      </w:pPr>
      <w:r w:rsidRPr="00121F5F">
        <w:rPr>
          <w:b/>
        </w:rPr>
        <w:t>References</w:t>
      </w:r>
    </w:p>
    <w:p w14:paraId="1CAC8370" w14:textId="77777777" w:rsidR="000B3CC5" w:rsidRPr="000B3CC5" w:rsidRDefault="000B3CC5" w:rsidP="000B3CC5">
      <w:pPr>
        <w:ind w:left="720" w:hanging="720"/>
        <w:rPr>
          <w:rFonts w:cs="Times New Roman"/>
          <w:bCs/>
          <w:szCs w:val="24"/>
        </w:rPr>
      </w:pPr>
      <w:r w:rsidRPr="000B3CC5">
        <w:rPr>
          <w:rFonts w:cs="Times New Roman"/>
          <w:bCs/>
          <w:szCs w:val="24"/>
        </w:rPr>
        <w:t>Chiou, S.-y., Bhattacharya, A., &amp; Succop, P. A. (1996). Effect of Workers' Shoe Wear on Objective and Subjective Assessment of Slipperiness. American Industrial Hygiene Association Journal, 57(9), 825-831. doi: 10.1080/15428119691014503</w:t>
      </w:r>
    </w:p>
    <w:p w14:paraId="488DFE7F" w14:textId="2FB90FB7" w:rsidR="000B3CC5" w:rsidRPr="00352540" w:rsidRDefault="000B3CC5" w:rsidP="000B3CC5">
      <w:pPr>
        <w:ind w:left="720" w:hanging="720"/>
        <w:rPr>
          <w:rFonts w:cs="Times New Roman"/>
          <w:bCs/>
          <w:szCs w:val="24"/>
        </w:rPr>
      </w:pPr>
      <w:r w:rsidRPr="000B3CC5">
        <w:rPr>
          <w:rFonts w:cs="Times New Roman"/>
          <w:bCs/>
          <w:szCs w:val="24"/>
        </w:rPr>
        <w:t xml:space="preserve">Moore, S. M., Porter, W. L., &amp; Dempsey, P. G. (2009). Fall from equipment injuries in U.S. mining: </w:t>
      </w:r>
      <w:r w:rsidRPr="00352540">
        <w:rPr>
          <w:rFonts w:cs="Times New Roman"/>
          <w:bCs/>
          <w:szCs w:val="24"/>
        </w:rPr>
        <w:t xml:space="preserve">Identification of specific research areas for future investigation. Journal of Safety Research, 40(6), 455-460. doi: </w:t>
      </w:r>
      <w:hyperlink r:id="rId10" w:history="1">
        <w:r w:rsidR="009C4ED9" w:rsidRPr="00352540">
          <w:rPr>
            <w:rStyle w:val="Hyperlink"/>
            <w:rFonts w:cs="Times New Roman"/>
            <w:bCs/>
            <w:szCs w:val="24"/>
          </w:rPr>
          <w:t>http://dx.doi.org/10.1016/j.jsr.2009.10.002</w:t>
        </w:r>
      </w:hyperlink>
    </w:p>
    <w:p w14:paraId="74D033A9" w14:textId="006EBBDA" w:rsidR="0034337B" w:rsidRPr="00352540" w:rsidRDefault="009C4ED9" w:rsidP="00352540">
      <w:pPr>
        <w:ind w:left="720" w:hanging="720"/>
        <w:rPr>
          <w:rFonts w:cs="Times New Roman"/>
          <w:bCs/>
          <w:szCs w:val="24"/>
        </w:rPr>
      </w:pPr>
      <w:r w:rsidRPr="00352540">
        <w:rPr>
          <w:rFonts w:cs="Times New Roman"/>
          <w:bCs/>
          <w:szCs w:val="24"/>
        </w:rPr>
        <w:t>Nasarwanji, M. F., Pollard, J., &amp; Porter, W. (2018). An analysis of injuries to front-end loader operators during ingress and egress. International journal of industrial ergonomics, 65, 84-92.</w:t>
      </w:r>
    </w:p>
    <w:sectPr w:rsidR="0034337B" w:rsidRPr="00352540" w:rsidSect="001B48B2">
      <w:headerReference w:type="default" r:id="rId1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EAE5E3" w14:textId="77777777" w:rsidR="003351E4" w:rsidRDefault="003351E4" w:rsidP="00FF4524">
      <w:pPr>
        <w:spacing w:after="0"/>
      </w:pPr>
      <w:r>
        <w:separator/>
      </w:r>
    </w:p>
  </w:endnote>
  <w:endnote w:type="continuationSeparator" w:id="0">
    <w:p w14:paraId="410E11FA" w14:textId="77777777" w:rsidR="003351E4" w:rsidRDefault="003351E4" w:rsidP="00FF452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A55F81" w14:textId="77777777" w:rsidR="003351E4" w:rsidRDefault="003351E4" w:rsidP="00FF4524">
      <w:pPr>
        <w:spacing w:after="0"/>
      </w:pPr>
      <w:r>
        <w:separator/>
      </w:r>
    </w:p>
  </w:footnote>
  <w:footnote w:type="continuationSeparator" w:id="0">
    <w:p w14:paraId="0917B58D" w14:textId="77777777" w:rsidR="003351E4" w:rsidRDefault="003351E4" w:rsidP="00FF4524">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FFC76A" w14:textId="77777777" w:rsidR="003351E4" w:rsidRDefault="003351E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91577F"/>
    <w:multiLevelType w:val="hybridMultilevel"/>
    <w:tmpl w:val="B27024D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AB2765E"/>
    <w:multiLevelType w:val="hybridMultilevel"/>
    <w:tmpl w:val="99FA7850"/>
    <w:lvl w:ilvl="0" w:tplc="A844E19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E8C427D"/>
    <w:multiLevelType w:val="hybridMultilevel"/>
    <w:tmpl w:val="981011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477E46"/>
    <w:multiLevelType w:val="hybridMultilevel"/>
    <w:tmpl w:val="981011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45021C"/>
    <w:multiLevelType w:val="hybridMultilevel"/>
    <w:tmpl w:val="DC1A6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6612E7A"/>
    <w:multiLevelType w:val="hybridMultilevel"/>
    <w:tmpl w:val="1374BA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185B0C64"/>
    <w:multiLevelType w:val="hybridMultilevel"/>
    <w:tmpl w:val="BF665CC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D852802"/>
    <w:multiLevelType w:val="hybridMultilevel"/>
    <w:tmpl w:val="20C8FF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DAE5710"/>
    <w:multiLevelType w:val="hybridMultilevel"/>
    <w:tmpl w:val="B644F32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9">
    <w:nsid w:val="1EEF79ED"/>
    <w:multiLevelType w:val="hybridMultilevel"/>
    <w:tmpl w:val="7E7031B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1A158F2"/>
    <w:multiLevelType w:val="hybridMultilevel"/>
    <w:tmpl w:val="FF782F2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D863766"/>
    <w:multiLevelType w:val="hybridMultilevel"/>
    <w:tmpl w:val="E57C8954"/>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D9868A8"/>
    <w:multiLevelType w:val="hybridMultilevel"/>
    <w:tmpl w:val="92380DE8"/>
    <w:lvl w:ilvl="0" w:tplc="8C44B970">
      <w:start w:val="1"/>
      <w:numFmt w:val="decimal"/>
      <w:lvlText w:val="%1"/>
      <w:lvlJc w:val="center"/>
      <w:pPr>
        <w:ind w:left="684" w:hanging="324"/>
      </w:pPr>
      <w:rPr>
        <w:rFonts w:hint="default"/>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50713AB"/>
    <w:multiLevelType w:val="hybridMultilevel"/>
    <w:tmpl w:val="0A6650F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3A8D05E6"/>
    <w:multiLevelType w:val="hybridMultilevel"/>
    <w:tmpl w:val="92380DE8"/>
    <w:lvl w:ilvl="0" w:tplc="8C44B970">
      <w:start w:val="1"/>
      <w:numFmt w:val="decimal"/>
      <w:lvlText w:val="%1"/>
      <w:lvlJc w:val="center"/>
      <w:pPr>
        <w:ind w:left="612" w:hanging="324"/>
      </w:pPr>
      <w:rPr>
        <w:rFonts w:hint="default"/>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F4C1331"/>
    <w:multiLevelType w:val="hybridMultilevel"/>
    <w:tmpl w:val="C7B4C3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1285B2F"/>
    <w:multiLevelType w:val="hybridMultilevel"/>
    <w:tmpl w:val="B35EC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60D3271"/>
    <w:multiLevelType w:val="hybridMultilevel"/>
    <w:tmpl w:val="95D6C03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4C8D01D4"/>
    <w:multiLevelType w:val="hybridMultilevel"/>
    <w:tmpl w:val="07C43AD2"/>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4CAC1EC2"/>
    <w:multiLevelType w:val="hybridMultilevel"/>
    <w:tmpl w:val="92380DE8"/>
    <w:lvl w:ilvl="0" w:tplc="8C44B970">
      <w:start w:val="1"/>
      <w:numFmt w:val="decimal"/>
      <w:lvlText w:val="%1"/>
      <w:lvlJc w:val="center"/>
      <w:pPr>
        <w:ind w:left="684" w:hanging="324"/>
      </w:pPr>
      <w:rPr>
        <w:rFonts w:hint="default"/>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F70319F"/>
    <w:multiLevelType w:val="hybridMultilevel"/>
    <w:tmpl w:val="1374BA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4F9D0B67"/>
    <w:multiLevelType w:val="hybridMultilevel"/>
    <w:tmpl w:val="3D8205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3180FCF"/>
    <w:multiLevelType w:val="hybridMultilevel"/>
    <w:tmpl w:val="8544063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54005CD5"/>
    <w:multiLevelType w:val="hybridMultilevel"/>
    <w:tmpl w:val="06CE7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4AA4155"/>
    <w:multiLevelType w:val="hybridMultilevel"/>
    <w:tmpl w:val="1458E73E"/>
    <w:lvl w:ilvl="0" w:tplc="0409000F">
      <w:start w:val="1"/>
      <w:numFmt w:val="decimal"/>
      <w:lvlText w:val="%1."/>
      <w:lvlJc w:val="left"/>
      <w:pPr>
        <w:ind w:left="720" w:hanging="360"/>
      </w:pPr>
      <w:rPr>
        <w:rFonts w:hint="default"/>
      </w:rPr>
    </w:lvl>
    <w:lvl w:ilvl="1" w:tplc="04090017">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5E339A7"/>
    <w:multiLevelType w:val="hybridMultilevel"/>
    <w:tmpl w:val="0A98C658"/>
    <w:lvl w:ilvl="0" w:tplc="E38E75C0">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7824BEA"/>
    <w:multiLevelType w:val="hybridMultilevel"/>
    <w:tmpl w:val="E2324AF2"/>
    <w:lvl w:ilvl="0" w:tplc="A844E19A">
      <w:start w:val="1"/>
      <w:numFmt w:val="bullet"/>
      <w:lvlText w:val=""/>
      <w:lvlJc w:val="left"/>
      <w:pPr>
        <w:ind w:left="1080" w:hanging="360"/>
      </w:pPr>
      <w:rPr>
        <w:rFonts w:ascii="Symbol" w:hAnsi="Symbol" w:hint="default"/>
      </w:rPr>
    </w:lvl>
    <w:lvl w:ilvl="1" w:tplc="04090005">
      <w:start w:val="1"/>
      <w:numFmt w:val="bullet"/>
      <w:lvlText w:val=""/>
      <w:lvlJc w:val="left"/>
      <w:pPr>
        <w:ind w:left="1800" w:hanging="360"/>
      </w:pPr>
      <w:rPr>
        <w:rFonts w:ascii="Wingdings" w:hAnsi="Wingdings"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59205F0B"/>
    <w:multiLevelType w:val="hybridMultilevel"/>
    <w:tmpl w:val="8544063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5DCB7EA7"/>
    <w:multiLevelType w:val="hybridMultilevel"/>
    <w:tmpl w:val="981011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3864578"/>
    <w:multiLevelType w:val="hybridMultilevel"/>
    <w:tmpl w:val="A7F4BF4E"/>
    <w:lvl w:ilvl="0" w:tplc="91504216">
      <w:start w:val="1"/>
      <w:numFmt w:val="upperLetter"/>
      <w:pStyle w:val="Title"/>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4BF3342"/>
    <w:multiLevelType w:val="hybridMultilevel"/>
    <w:tmpl w:val="1374BA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nsid w:val="65C042D9"/>
    <w:multiLevelType w:val="hybridMultilevel"/>
    <w:tmpl w:val="35403C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9D7207F"/>
    <w:multiLevelType w:val="hybridMultilevel"/>
    <w:tmpl w:val="0292E7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nsid w:val="6DED729C"/>
    <w:multiLevelType w:val="hybridMultilevel"/>
    <w:tmpl w:val="C740609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73DD3E03"/>
    <w:multiLevelType w:val="hybridMultilevel"/>
    <w:tmpl w:val="0292E7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nsid w:val="742B56DB"/>
    <w:multiLevelType w:val="hybridMultilevel"/>
    <w:tmpl w:val="8544063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767D6181"/>
    <w:multiLevelType w:val="hybridMultilevel"/>
    <w:tmpl w:val="AD6ED08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6D76FB5"/>
    <w:multiLevelType w:val="hybridMultilevel"/>
    <w:tmpl w:val="8544063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797439F8"/>
    <w:multiLevelType w:val="hybridMultilevel"/>
    <w:tmpl w:val="C39004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25"/>
  </w:num>
  <w:num w:numId="3">
    <w:abstractNumId w:val="29"/>
  </w:num>
  <w:num w:numId="4">
    <w:abstractNumId w:val="38"/>
  </w:num>
  <w:num w:numId="5">
    <w:abstractNumId w:val="23"/>
  </w:num>
  <w:num w:numId="6">
    <w:abstractNumId w:val="31"/>
  </w:num>
  <w:num w:numId="7">
    <w:abstractNumId w:val="4"/>
  </w:num>
  <w:num w:numId="8">
    <w:abstractNumId w:val="5"/>
  </w:num>
  <w:num w:numId="9">
    <w:abstractNumId w:val="30"/>
  </w:num>
  <w:num w:numId="10">
    <w:abstractNumId w:val="20"/>
  </w:num>
  <w:num w:numId="11">
    <w:abstractNumId w:val="27"/>
  </w:num>
  <w:num w:numId="12">
    <w:abstractNumId w:val="37"/>
  </w:num>
  <w:num w:numId="13">
    <w:abstractNumId w:val="22"/>
  </w:num>
  <w:num w:numId="14">
    <w:abstractNumId w:val="8"/>
  </w:num>
  <w:num w:numId="15">
    <w:abstractNumId w:val="35"/>
  </w:num>
  <w:num w:numId="16">
    <w:abstractNumId w:val="32"/>
  </w:num>
  <w:num w:numId="17">
    <w:abstractNumId w:val="34"/>
  </w:num>
  <w:num w:numId="18">
    <w:abstractNumId w:val="14"/>
  </w:num>
  <w:num w:numId="19">
    <w:abstractNumId w:val="19"/>
  </w:num>
  <w:num w:numId="20">
    <w:abstractNumId w:val="12"/>
  </w:num>
  <w:num w:numId="21">
    <w:abstractNumId w:val="15"/>
  </w:num>
  <w:num w:numId="22">
    <w:abstractNumId w:val="13"/>
  </w:num>
  <w:num w:numId="23">
    <w:abstractNumId w:val="1"/>
  </w:num>
  <w:num w:numId="24">
    <w:abstractNumId w:val="33"/>
  </w:num>
  <w:num w:numId="25">
    <w:abstractNumId w:val="0"/>
  </w:num>
  <w:num w:numId="26">
    <w:abstractNumId w:val="28"/>
  </w:num>
  <w:num w:numId="27">
    <w:abstractNumId w:val="24"/>
  </w:num>
  <w:num w:numId="28">
    <w:abstractNumId w:val="36"/>
  </w:num>
  <w:num w:numId="29">
    <w:abstractNumId w:val="3"/>
  </w:num>
  <w:num w:numId="30">
    <w:abstractNumId w:val="26"/>
  </w:num>
  <w:num w:numId="31">
    <w:abstractNumId w:val="2"/>
  </w:num>
  <w:num w:numId="32">
    <w:abstractNumId w:val="11"/>
  </w:num>
  <w:num w:numId="33">
    <w:abstractNumId w:val="6"/>
  </w:num>
  <w:num w:numId="34">
    <w:abstractNumId w:val="10"/>
  </w:num>
  <w:num w:numId="35">
    <w:abstractNumId w:val="17"/>
  </w:num>
  <w:num w:numId="36">
    <w:abstractNumId w:val="18"/>
  </w:num>
  <w:num w:numId="37">
    <w:abstractNumId w:val="7"/>
  </w:num>
  <w:num w:numId="38">
    <w:abstractNumId w:val="16"/>
  </w:num>
  <w:num w:numId="39">
    <w:abstractNumId w:val="9"/>
  </w:num>
  <w:num w:numId="40">
    <w:abstractNumId w:val="2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5AA4"/>
    <w:rsid w:val="00005B16"/>
    <w:rsid w:val="000102E6"/>
    <w:rsid w:val="00011921"/>
    <w:rsid w:val="000127D3"/>
    <w:rsid w:val="00020F2E"/>
    <w:rsid w:val="00022461"/>
    <w:rsid w:val="00024FAE"/>
    <w:rsid w:val="00025435"/>
    <w:rsid w:val="000266D4"/>
    <w:rsid w:val="00030736"/>
    <w:rsid w:val="000307AD"/>
    <w:rsid w:val="00043045"/>
    <w:rsid w:val="00043F5E"/>
    <w:rsid w:val="00044AE2"/>
    <w:rsid w:val="00050742"/>
    <w:rsid w:val="00051768"/>
    <w:rsid w:val="00053537"/>
    <w:rsid w:val="0005620F"/>
    <w:rsid w:val="00060B83"/>
    <w:rsid w:val="0006228A"/>
    <w:rsid w:val="00063F4B"/>
    <w:rsid w:val="00064812"/>
    <w:rsid w:val="00064EDF"/>
    <w:rsid w:val="0006500C"/>
    <w:rsid w:val="00072F9C"/>
    <w:rsid w:val="00073437"/>
    <w:rsid w:val="000806EE"/>
    <w:rsid w:val="00080746"/>
    <w:rsid w:val="00085B4A"/>
    <w:rsid w:val="00087E66"/>
    <w:rsid w:val="00091FBB"/>
    <w:rsid w:val="000A0B47"/>
    <w:rsid w:val="000A2ED3"/>
    <w:rsid w:val="000A61E3"/>
    <w:rsid w:val="000B0EB6"/>
    <w:rsid w:val="000B2004"/>
    <w:rsid w:val="000B3B9C"/>
    <w:rsid w:val="000B3CC5"/>
    <w:rsid w:val="000B41D9"/>
    <w:rsid w:val="000B5D01"/>
    <w:rsid w:val="000B7896"/>
    <w:rsid w:val="000C2D45"/>
    <w:rsid w:val="000D1273"/>
    <w:rsid w:val="000D14AA"/>
    <w:rsid w:val="000D664D"/>
    <w:rsid w:val="000D67CF"/>
    <w:rsid w:val="000E02B6"/>
    <w:rsid w:val="000E0543"/>
    <w:rsid w:val="000E0D20"/>
    <w:rsid w:val="000E260B"/>
    <w:rsid w:val="000E549D"/>
    <w:rsid w:val="000E6643"/>
    <w:rsid w:val="000E70F1"/>
    <w:rsid w:val="000E73B1"/>
    <w:rsid w:val="000E7DBC"/>
    <w:rsid w:val="000F02BD"/>
    <w:rsid w:val="000F3FD3"/>
    <w:rsid w:val="000F78BF"/>
    <w:rsid w:val="00101AEC"/>
    <w:rsid w:val="0010488C"/>
    <w:rsid w:val="001075C2"/>
    <w:rsid w:val="00110F47"/>
    <w:rsid w:val="001162D0"/>
    <w:rsid w:val="001172FB"/>
    <w:rsid w:val="00117E06"/>
    <w:rsid w:val="00121F5F"/>
    <w:rsid w:val="001227FB"/>
    <w:rsid w:val="001245C0"/>
    <w:rsid w:val="00125DB3"/>
    <w:rsid w:val="001276A0"/>
    <w:rsid w:val="00127C47"/>
    <w:rsid w:val="0013343C"/>
    <w:rsid w:val="00141466"/>
    <w:rsid w:val="00141F49"/>
    <w:rsid w:val="00143393"/>
    <w:rsid w:val="00153C8C"/>
    <w:rsid w:val="001570AE"/>
    <w:rsid w:val="00161C87"/>
    <w:rsid w:val="00163FD4"/>
    <w:rsid w:val="00165750"/>
    <w:rsid w:val="0018003B"/>
    <w:rsid w:val="00180177"/>
    <w:rsid w:val="0019217E"/>
    <w:rsid w:val="0019310C"/>
    <w:rsid w:val="001959F8"/>
    <w:rsid w:val="00196A4B"/>
    <w:rsid w:val="001A0A2A"/>
    <w:rsid w:val="001A42D1"/>
    <w:rsid w:val="001A49DB"/>
    <w:rsid w:val="001A5F04"/>
    <w:rsid w:val="001B0BF8"/>
    <w:rsid w:val="001B2B1F"/>
    <w:rsid w:val="001B48B2"/>
    <w:rsid w:val="001B7D41"/>
    <w:rsid w:val="001C14C0"/>
    <w:rsid w:val="001C3CE0"/>
    <w:rsid w:val="001C6FF1"/>
    <w:rsid w:val="001C72A9"/>
    <w:rsid w:val="001C789A"/>
    <w:rsid w:val="001C7F4E"/>
    <w:rsid w:val="001D051A"/>
    <w:rsid w:val="001D36F9"/>
    <w:rsid w:val="001E4DB8"/>
    <w:rsid w:val="001F1A14"/>
    <w:rsid w:val="001F2483"/>
    <w:rsid w:val="001F26CB"/>
    <w:rsid w:val="001F27DB"/>
    <w:rsid w:val="001F4328"/>
    <w:rsid w:val="001F49AB"/>
    <w:rsid w:val="001F5CC0"/>
    <w:rsid w:val="001F66A8"/>
    <w:rsid w:val="001F6E28"/>
    <w:rsid w:val="00201528"/>
    <w:rsid w:val="00203B1E"/>
    <w:rsid w:val="002046B7"/>
    <w:rsid w:val="00205901"/>
    <w:rsid w:val="002069B8"/>
    <w:rsid w:val="00207A5B"/>
    <w:rsid w:val="00215D46"/>
    <w:rsid w:val="00220E4E"/>
    <w:rsid w:val="002242E8"/>
    <w:rsid w:val="002256CB"/>
    <w:rsid w:val="002271D9"/>
    <w:rsid w:val="00227431"/>
    <w:rsid w:val="0022743B"/>
    <w:rsid w:val="00230980"/>
    <w:rsid w:val="00234111"/>
    <w:rsid w:val="00241DF6"/>
    <w:rsid w:val="00244142"/>
    <w:rsid w:val="0024532A"/>
    <w:rsid w:val="00246465"/>
    <w:rsid w:val="00253300"/>
    <w:rsid w:val="00253746"/>
    <w:rsid w:val="002562D3"/>
    <w:rsid w:val="00261CE4"/>
    <w:rsid w:val="00262DC4"/>
    <w:rsid w:val="00262FA7"/>
    <w:rsid w:val="002647F0"/>
    <w:rsid w:val="00265851"/>
    <w:rsid w:val="00265929"/>
    <w:rsid w:val="00271059"/>
    <w:rsid w:val="00271498"/>
    <w:rsid w:val="002717C1"/>
    <w:rsid w:val="00273032"/>
    <w:rsid w:val="0028082A"/>
    <w:rsid w:val="00281D7F"/>
    <w:rsid w:val="002826BC"/>
    <w:rsid w:val="00282FA7"/>
    <w:rsid w:val="002856D6"/>
    <w:rsid w:val="0028669B"/>
    <w:rsid w:val="00287707"/>
    <w:rsid w:val="002A0676"/>
    <w:rsid w:val="002A6449"/>
    <w:rsid w:val="002B008F"/>
    <w:rsid w:val="002B014D"/>
    <w:rsid w:val="002B1256"/>
    <w:rsid w:val="002C1105"/>
    <w:rsid w:val="002C654B"/>
    <w:rsid w:val="002C7328"/>
    <w:rsid w:val="002D0453"/>
    <w:rsid w:val="002D0618"/>
    <w:rsid w:val="002D08A8"/>
    <w:rsid w:val="002D1C1B"/>
    <w:rsid w:val="002D207E"/>
    <w:rsid w:val="002D2147"/>
    <w:rsid w:val="002D3759"/>
    <w:rsid w:val="002D7371"/>
    <w:rsid w:val="002D7C7C"/>
    <w:rsid w:val="002E00A8"/>
    <w:rsid w:val="002E65EF"/>
    <w:rsid w:val="002E7152"/>
    <w:rsid w:val="002F6F05"/>
    <w:rsid w:val="00300580"/>
    <w:rsid w:val="00300DDA"/>
    <w:rsid w:val="00302EC2"/>
    <w:rsid w:val="00305299"/>
    <w:rsid w:val="003073BF"/>
    <w:rsid w:val="00313228"/>
    <w:rsid w:val="00314EF7"/>
    <w:rsid w:val="00321A26"/>
    <w:rsid w:val="003246AD"/>
    <w:rsid w:val="00325AA4"/>
    <w:rsid w:val="003300BA"/>
    <w:rsid w:val="003326E3"/>
    <w:rsid w:val="003351E4"/>
    <w:rsid w:val="00337823"/>
    <w:rsid w:val="00340D43"/>
    <w:rsid w:val="0034337B"/>
    <w:rsid w:val="00343859"/>
    <w:rsid w:val="003452B3"/>
    <w:rsid w:val="003462CC"/>
    <w:rsid w:val="00347638"/>
    <w:rsid w:val="00351CE2"/>
    <w:rsid w:val="00352540"/>
    <w:rsid w:val="003532A6"/>
    <w:rsid w:val="003539D0"/>
    <w:rsid w:val="00354D67"/>
    <w:rsid w:val="00361EDE"/>
    <w:rsid w:val="00362BA3"/>
    <w:rsid w:val="00372A26"/>
    <w:rsid w:val="00372D57"/>
    <w:rsid w:val="0037515E"/>
    <w:rsid w:val="00376904"/>
    <w:rsid w:val="0038078C"/>
    <w:rsid w:val="0038432F"/>
    <w:rsid w:val="0039051C"/>
    <w:rsid w:val="00393381"/>
    <w:rsid w:val="003937EA"/>
    <w:rsid w:val="003942D7"/>
    <w:rsid w:val="00395150"/>
    <w:rsid w:val="00395A98"/>
    <w:rsid w:val="003A1FC5"/>
    <w:rsid w:val="003A2E98"/>
    <w:rsid w:val="003A324C"/>
    <w:rsid w:val="003A3832"/>
    <w:rsid w:val="003A4DDB"/>
    <w:rsid w:val="003A600B"/>
    <w:rsid w:val="003A7D4A"/>
    <w:rsid w:val="003B09A8"/>
    <w:rsid w:val="003B1B16"/>
    <w:rsid w:val="003B1EEF"/>
    <w:rsid w:val="003C0DA2"/>
    <w:rsid w:val="003C16D0"/>
    <w:rsid w:val="003C2DF2"/>
    <w:rsid w:val="003C7C70"/>
    <w:rsid w:val="003C7EA5"/>
    <w:rsid w:val="003D2849"/>
    <w:rsid w:val="003D31D8"/>
    <w:rsid w:val="003D33DF"/>
    <w:rsid w:val="003E3395"/>
    <w:rsid w:val="003E67A1"/>
    <w:rsid w:val="003F69BA"/>
    <w:rsid w:val="003F70EB"/>
    <w:rsid w:val="00403FA5"/>
    <w:rsid w:val="00406681"/>
    <w:rsid w:val="004133CB"/>
    <w:rsid w:val="00416798"/>
    <w:rsid w:val="00416C05"/>
    <w:rsid w:val="00417089"/>
    <w:rsid w:val="00420FDC"/>
    <w:rsid w:val="00421179"/>
    <w:rsid w:val="00424866"/>
    <w:rsid w:val="00427903"/>
    <w:rsid w:val="004316E0"/>
    <w:rsid w:val="00431E5B"/>
    <w:rsid w:val="004325AE"/>
    <w:rsid w:val="00441A36"/>
    <w:rsid w:val="004420E3"/>
    <w:rsid w:val="004464A4"/>
    <w:rsid w:val="00447FA0"/>
    <w:rsid w:val="00447FA9"/>
    <w:rsid w:val="00450814"/>
    <w:rsid w:val="0045473F"/>
    <w:rsid w:val="00456D22"/>
    <w:rsid w:val="00456F67"/>
    <w:rsid w:val="00457275"/>
    <w:rsid w:val="00461E62"/>
    <w:rsid w:val="00463D5C"/>
    <w:rsid w:val="004648AD"/>
    <w:rsid w:val="00471FE3"/>
    <w:rsid w:val="00472536"/>
    <w:rsid w:val="00472DAB"/>
    <w:rsid w:val="00473045"/>
    <w:rsid w:val="00477DFB"/>
    <w:rsid w:val="00480022"/>
    <w:rsid w:val="004833FE"/>
    <w:rsid w:val="004853D3"/>
    <w:rsid w:val="00487C3B"/>
    <w:rsid w:val="00487E79"/>
    <w:rsid w:val="00490D3D"/>
    <w:rsid w:val="00494C89"/>
    <w:rsid w:val="00495A93"/>
    <w:rsid w:val="004A26F8"/>
    <w:rsid w:val="004A2718"/>
    <w:rsid w:val="004A3AC9"/>
    <w:rsid w:val="004B3E6F"/>
    <w:rsid w:val="004B417A"/>
    <w:rsid w:val="004B5877"/>
    <w:rsid w:val="004B715F"/>
    <w:rsid w:val="004C0924"/>
    <w:rsid w:val="004C2974"/>
    <w:rsid w:val="004C4F0F"/>
    <w:rsid w:val="004C513D"/>
    <w:rsid w:val="004D247A"/>
    <w:rsid w:val="004E1CC7"/>
    <w:rsid w:val="004E1F97"/>
    <w:rsid w:val="004E28E5"/>
    <w:rsid w:val="004E2A8D"/>
    <w:rsid w:val="004E6072"/>
    <w:rsid w:val="004E6C85"/>
    <w:rsid w:val="004E79B6"/>
    <w:rsid w:val="004F35A8"/>
    <w:rsid w:val="004F6817"/>
    <w:rsid w:val="004F693F"/>
    <w:rsid w:val="00513001"/>
    <w:rsid w:val="00524049"/>
    <w:rsid w:val="00524766"/>
    <w:rsid w:val="00524AD7"/>
    <w:rsid w:val="00526D71"/>
    <w:rsid w:val="00536E94"/>
    <w:rsid w:val="0054402F"/>
    <w:rsid w:val="00554AE7"/>
    <w:rsid w:val="0056041E"/>
    <w:rsid w:val="00561C5E"/>
    <w:rsid w:val="00561DAF"/>
    <w:rsid w:val="005631BE"/>
    <w:rsid w:val="00565802"/>
    <w:rsid w:val="00577906"/>
    <w:rsid w:val="00577F45"/>
    <w:rsid w:val="00581653"/>
    <w:rsid w:val="005816EE"/>
    <w:rsid w:val="005833DA"/>
    <w:rsid w:val="0058591F"/>
    <w:rsid w:val="00595E97"/>
    <w:rsid w:val="00596C3F"/>
    <w:rsid w:val="00597851"/>
    <w:rsid w:val="005A287B"/>
    <w:rsid w:val="005A3FB1"/>
    <w:rsid w:val="005A5A9C"/>
    <w:rsid w:val="005A7AA3"/>
    <w:rsid w:val="005B1577"/>
    <w:rsid w:val="005B308B"/>
    <w:rsid w:val="005B311D"/>
    <w:rsid w:val="005B6B2E"/>
    <w:rsid w:val="005C5781"/>
    <w:rsid w:val="005D7EF5"/>
    <w:rsid w:val="005F04F7"/>
    <w:rsid w:val="005F117E"/>
    <w:rsid w:val="005F388C"/>
    <w:rsid w:val="005F3B6F"/>
    <w:rsid w:val="005F4978"/>
    <w:rsid w:val="005F5EB4"/>
    <w:rsid w:val="005F67A2"/>
    <w:rsid w:val="005F7612"/>
    <w:rsid w:val="006023DA"/>
    <w:rsid w:val="00610260"/>
    <w:rsid w:val="00615BE3"/>
    <w:rsid w:val="006173D8"/>
    <w:rsid w:val="00620175"/>
    <w:rsid w:val="0062189E"/>
    <w:rsid w:val="00622984"/>
    <w:rsid w:val="00622D14"/>
    <w:rsid w:val="00631484"/>
    <w:rsid w:val="006374FF"/>
    <w:rsid w:val="00643ECE"/>
    <w:rsid w:val="0064519B"/>
    <w:rsid w:val="00646186"/>
    <w:rsid w:val="00650711"/>
    <w:rsid w:val="00655B12"/>
    <w:rsid w:val="00655C4E"/>
    <w:rsid w:val="00663B7A"/>
    <w:rsid w:val="0066717C"/>
    <w:rsid w:val="006754E0"/>
    <w:rsid w:val="0068030D"/>
    <w:rsid w:val="00681948"/>
    <w:rsid w:val="00683834"/>
    <w:rsid w:val="00686654"/>
    <w:rsid w:val="00691EE2"/>
    <w:rsid w:val="0069490D"/>
    <w:rsid w:val="00696498"/>
    <w:rsid w:val="006A1ECA"/>
    <w:rsid w:val="006B0CE0"/>
    <w:rsid w:val="006B69E3"/>
    <w:rsid w:val="006B6A7C"/>
    <w:rsid w:val="006C2147"/>
    <w:rsid w:val="006C2653"/>
    <w:rsid w:val="006C4FE2"/>
    <w:rsid w:val="006D1D81"/>
    <w:rsid w:val="006D2CFD"/>
    <w:rsid w:val="006D4A60"/>
    <w:rsid w:val="006D694C"/>
    <w:rsid w:val="006E2DFE"/>
    <w:rsid w:val="006E499E"/>
    <w:rsid w:val="006E602D"/>
    <w:rsid w:val="006F09CF"/>
    <w:rsid w:val="006F0FF4"/>
    <w:rsid w:val="006F2735"/>
    <w:rsid w:val="006F5E05"/>
    <w:rsid w:val="007012E1"/>
    <w:rsid w:val="0070257D"/>
    <w:rsid w:val="00702D05"/>
    <w:rsid w:val="0070328E"/>
    <w:rsid w:val="00703B91"/>
    <w:rsid w:val="00706A55"/>
    <w:rsid w:val="00707996"/>
    <w:rsid w:val="0071492E"/>
    <w:rsid w:val="0071630F"/>
    <w:rsid w:val="00717612"/>
    <w:rsid w:val="00722230"/>
    <w:rsid w:val="00722BC0"/>
    <w:rsid w:val="00725267"/>
    <w:rsid w:val="0073188A"/>
    <w:rsid w:val="00732682"/>
    <w:rsid w:val="00733457"/>
    <w:rsid w:val="00737833"/>
    <w:rsid w:val="0074000E"/>
    <w:rsid w:val="0074539E"/>
    <w:rsid w:val="00746572"/>
    <w:rsid w:val="007473D8"/>
    <w:rsid w:val="007512C9"/>
    <w:rsid w:val="00751316"/>
    <w:rsid w:val="007521B2"/>
    <w:rsid w:val="00753363"/>
    <w:rsid w:val="00760D9C"/>
    <w:rsid w:val="007722A8"/>
    <w:rsid w:val="00772B1B"/>
    <w:rsid w:val="00776355"/>
    <w:rsid w:val="00777ED8"/>
    <w:rsid w:val="00784BC0"/>
    <w:rsid w:val="0078601E"/>
    <w:rsid w:val="00794ED9"/>
    <w:rsid w:val="00795481"/>
    <w:rsid w:val="0079743E"/>
    <w:rsid w:val="007A2802"/>
    <w:rsid w:val="007A5BC3"/>
    <w:rsid w:val="007A6ED6"/>
    <w:rsid w:val="007B0ACF"/>
    <w:rsid w:val="007B12FA"/>
    <w:rsid w:val="007C0C84"/>
    <w:rsid w:val="007C1F71"/>
    <w:rsid w:val="007C4A78"/>
    <w:rsid w:val="007C6B92"/>
    <w:rsid w:val="007C76B9"/>
    <w:rsid w:val="007C7AC1"/>
    <w:rsid w:val="007D018B"/>
    <w:rsid w:val="007D1B99"/>
    <w:rsid w:val="007D45C9"/>
    <w:rsid w:val="007D4C27"/>
    <w:rsid w:val="007E013A"/>
    <w:rsid w:val="007E23EA"/>
    <w:rsid w:val="007F2B79"/>
    <w:rsid w:val="007F3BB9"/>
    <w:rsid w:val="007F446D"/>
    <w:rsid w:val="007F4ABE"/>
    <w:rsid w:val="007F562B"/>
    <w:rsid w:val="007F7CF7"/>
    <w:rsid w:val="008024E6"/>
    <w:rsid w:val="00803504"/>
    <w:rsid w:val="00807BD0"/>
    <w:rsid w:val="0081075C"/>
    <w:rsid w:val="008229FC"/>
    <w:rsid w:val="008247DF"/>
    <w:rsid w:val="00830212"/>
    <w:rsid w:val="00830AC4"/>
    <w:rsid w:val="008353DE"/>
    <w:rsid w:val="00837264"/>
    <w:rsid w:val="0084034A"/>
    <w:rsid w:val="00840A47"/>
    <w:rsid w:val="00840EBA"/>
    <w:rsid w:val="008435C1"/>
    <w:rsid w:val="00844B90"/>
    <w:rsid w:val="00846160"/>
    <w:rsid w:val="00850F1B"/>
    <w:rsid w:val="00850F66"/>
    <w:rsid w:val="0085199C"/>
    <w:rsid w:val="00854602"/>
    <w:rsid w:val="008565A3"/>
    <w:rsid w:val="008608FB"/>
    <w:rsid w:val="008622DC"/>
    <w:rsid w:val="008677EC"/>
    <w:rsid w:val="00867E9D"/>
    <w:rsid w:val="00873762"/>
    <w:rsid w:val="00874CB9"/>
    <w:rsid w:val="00875FDE"/>
    <w:rsid w:val="0087600F"/>
    <w:rsid w:val="00876592"/>
    <w:rsid w:val="00877A5B"/>
    <w:rsid w:val="00884AEC"/>
    <w:rsid w:val="00884CA8"/>
    <w:rsid w:val="008912BA"/>
    <w:rsid w:val="00893B9D"/>
    <w:rsid w:val="00895A95"/>
    <w:rsid w:val="00896481"/>
    <w:rsid w:val="008A3712"/>
    <w:rsid w:val="008A39F7"/>
    <w:rsid w:val="008A5492"/>
    <w:rsid w:val="008B14AD"/>
    <w:rsid w:val="008B3A96"/>
    <w:rsid w:val="008B5475"/>
    <w:rsid w:val="008B72BF"/>
    <w:rsid w:val="008B797B"/>
    <w:rsid w:val="008B7ADA"/>
    <w:rsid w:val="008C532B"/>
    <w:rsid w:val="008C7648"/>
    <w:rsid w:val="008D3BDE"/>
    <w:rsid w:val="008D6CF5"/>
    <w:rsid w:val="008E4F97"/>
    <w:rsid w:val="008E5228"/>
    <w:rsid w:val="008F0B24"/>
    <w:rsid w:val="008F1B61"/>
    <w:rsid w:val="008F5E1A"/>
    <w:rsid w:val="00905F37"/>
    <w:rsid w:val="00906F11"/>
    <w:rsid w:val="00907ABD"/>
    <w:rsid w:val="0091103F"/>
    <w:rsid w:val="0091221B"/>
    <w:rsid w:val="00916D78"/>
    <w:rsid w:val="00917811"/>
    <w:rsid w:val="00921E2A"/>
    <w:rsid w:val="00927153"/>
    <w:rsid w:val="00933DF4"/>
    <w:rsid w:val="009360B0"/>
    <w:rsid w:val="009375BF"/>
    <w:rsid w:val="00943AEA"/>
    <w:rsid w:val="00945BF4"/>
    <w:rsid w:val="0095322B"/>
    <w:rsid w:val="00954916"/>
    <w:rsid w:val="00956CC3"/>
    <w:rsid w:val="009578B2"/>
    <w:rsid w:val="009662D7"/>
    <w:rsid w:val="0097004F"/>
    <w:rsid w:val="0097430B"/>
    <w:rsid w:val="0097641C"/>
    <w:rsid w:val="0097758E"/>
    <w:rsid w:val="009801BB"/>
    <w:rsid w:val="00981F66"/>
    <w:rsid w:val="009822CD"/>
    <w:rsid w:val="00984B53"/>
    <w:rsid w:val="009852DB"/>
    <w:rsid w:val="0098676A"/>
    <w:rsid w:val="00993580"/>
    <w:rsid w:val="00993818"/>
    <w:rsid w:val="0099404E"/>
    <w:rsid w:val="00995063"/>
    <w:rsid w:val="009975C3"/>
    <w:rsid w:val="009A6D7E"/>
    <w:rsid w:val="009A6E54"/>
    <w:rsid w:val="009A72FA"/>
    <w:rsid w:val="009B2544"/>
    <w:rsid w:val="009B5F84"/>
    <w:rsid w:val="009C2AE3"/>
    <w:rsid w:val="009C3453"/>
    <w:rsid w:val="009C4ED9"/>
    <w:rsid w:val="009D29F6"/>
    <w:rsid w:val="009E0D5F"/>
    <w:rsid w:val="009E4F51"/>
    <w:rsid w:val="00A01780"/>
    <w:rsid w:val="00A04CC5"/>
    <w:rsid w:val="00A06747"/>
    <w:rsid w:val="00A1425B"/>
    <w:rsid w:val="00A23E85"/>
    <w:rsid w:val="00A24467"/>
    <w:rsid w:val="00A271DF"/>
    <w:rsid w:val="00A27A25"/>
    <w:rsid w:val="00A3173C"/>
    <w:rsid w:val="00A3239B"/>
    <w:rsid w:val="00A32ABC"/>
    <w:rsid w:val="00A370EA"/>
    <w:rsid w:val="00A41A22"/>
    <w:rsid w:val="00A45F04"/>
    <w:rsid w:val="00A46FB4"/>
    <w:rsid w:val="00A47258"/>
    <w:rsid w:val="00A47643"/>
    <w:rsid w:val="00A47D58"/>
    <w:rsid w:val="00A50B60"/>
    <w:rsid w:val="00A536A4"/>
    <w:rsid w:val="00A6431C"/>
    <w:rsid w:val="00A652D9"/>
    <w:rsid w:val="00A66F38"/>
    <w:rsid w:val="00A73FE5"/>
    <w:rsid w:val="00A75742"/>
    <w:rsid w:val="00A81104"/>
    <w:rsid w:val="00A827C8"/>
    <w:rsid w:val="00A84E58"/>
    <w:rsid w:val="00A86ED2"/>
    <w:rsid w:val="00A91806"/>
    <w:rsid w:val="00A92941"/>
    <w:rsid w:val="00A94F6C"/>
    <w:rsid w:val="00AA4C55"/>
    <w:rsid w:val="00AA5276"/>
    <w:rsid w:val="00AB0989"/>
    <w:rsid w:val="00AB2CB1"/>
    <w:rsid w:val="00AB38D6"/>
    <w:rsid w:val="00AB4F8B"/>
    <w:rsid w:val="00AB5CB5"/>
    <w:rsid w:val="00AB6780"/>
    <w:rsid w:val="00AB76BB"/>
    <w:rsid w:val="00AC0683"/>
    <w:rsid w:val="00AC2221"/>
    <w:rsid w:val="00AC486B"/>
    <w:rsid w:val="00AC4881"/>
    <w:rsid w:val="00AD383E"/>
    <w:rsid w:val="00AD5BAF"/>
    <w:rsid w:val="00AE0368"/>
    <w:rsid w:val="00AE2419"/>
    <w:rsid w:val="00AE3F34"/>
    <w:rsid w:val="00AE4EAC"/>
    <w:rsid w:val="00AE5770"/>
    <w:rsid w:val="00AF035C"/>
    <w:rsid w:val="00AF25FD"/>
    <w:rsid w:val="00AF2BC4"/>
    <w:rsid w:val="00AF755F"/>
    <w:rsid w:val="00B03132"/>
    <w:rsid w:val="00B03AE6"/>
    <w:rsid w:val="00B06D2C"/>
    <w:rsid w:val="00B072BC"/>
    <w:rsid w:val="00B0754D"/>
    <w:rsid w:val="00B07F26"/>
    <w:rsid w:val="00B11D43"/>
    <w:rsid w:val="00B148C2"/>
    <w:rsid w:val="00B15077"/>
    <w:rsid w:val="00B17329"/>
    <w:rsid w:val="00B21ECE"/>
    <w:rsid w:val="00B21F4B"/>
    <w:rsid w:val="00B24286"/>
    <w:rsid w:val="00B34566"/>
    <w:rsid w:val="00B34FD5"/>
    <w:rsid w:val="00B416A4"/>
    <w:rsid w:val="00B4540D"/>
    <w:rsid w:val="00B464D7"/>
    <w:rsid w:val="00B618C0"/>
    <w:rsid w:val="00B632DB"/>
    <w:rsid w:val="00B6352E"/>
    <w:rsid w:val="00B63548"/>
    <w:rsid w:val="00B64E9B"/>
    <w:rsid w:val="00B657FD"/>
    <w:rsid w:val="00B7006E"/>
    <w:rsid w:val="00B7099C"/>
    <w:rsid w:val="00B7211C"/>
    <w:rsid w:val="00B74EC7"/>
    <w:rsid w:val="00B75654"/>
    <w:rsid w:val="00B759A8"/>
    <w:rsid w:val="00B823B0"/>
    <w:rsid w:val="00B83E3F"/>
    <w:rsid w:val="00B84FF2"/>
    <w:rsid w:val="00B86B74"/>
    <w:rsid w:val="00B871C5"/>
    <w:rsid w:val="00B931DB"/>
    <w:rsid w:val="00BA3AAA"/>
    <w:rsid w:val="00BA463A"/>
    <w:rsid w:val="00BA490F"/>
    <w:rsid w:val="00BA6807"/>
    <w:rsid w:val="00BA7FC7"/>
    <w:rsid w:val="00BB2C0F"/>
    <w:rsid w:val="00BB2FB0"/>
    <w:rsid w:val="00BC6ADD"/>
    <w:rsid w:val="00BD0D03"/>
    <w:rsid w:val="00BD2899"/>
    <w:rsid w:val="00BD4327"/>
    <w:rsid w:val="00BD47E0"/>
    <w:rsid w:val="00BD741E"/>
    <w:rsid w:val="00BF1261"/>
    <w:rsid w:val="00BF137F"/>
    <w:rsid w:val="00BF27B5"/>
    <w:rsid w:val="00BF2BC6"/>
    <w:rsid w:val="00BF6F79"/>
    <w:rsid w:val="00C03E8A"/>
    <w:rsid w:val="00C070BB"/>
    <w:rsid w:val="00C100E5"/>
    <w:rsid w:val="00C10C25"/>
    <w:rsid w:val="00C12029"/>
    <w:rsid w:val="00C17FA9"/>
    <w:rsid w:val="00C20AD1"/>
    <w:rsid w:val="00C24665"/>
    <w:rsid w:val="00C304BA"/>
    <w:rsid w:val="00C310C9"/>
    <w:rsid w:val="00C37AC6"/>
    <w:rsid w:val="00C433D1"/>
    <w:rsid w:val="00C45CFA"/>
    <w:rsid w:val="00C47371"/>
    <w:rsid w:val="00C501C9"/>
    <w:rsid w:val="00C50D42"/>
    <w:rsid w:val="00C71765"/>
    <w:rsid w:val="00C743C1"/>
    <w:rsid w:val="00C74CEF"/>
    <w:rsid w:val="00C90CC9"/>
    <w:rsid w:val="00C923DD"/>
    <w:rsid w:val="00C9399E"/>
    <w:rsid w:val="00C9651F"/>
    <w:rsid w:val="00C97063"/>
    <w:rsid w:val="00C979BC"/>
    <w:rsid w:val="00CA0CF6"/>
    <w:rsid w:val="00CA4740"/>
    <w:rsid w:val="00CA52AF"/>
    <w:rsid w:val="00CA5C13"/>
    <w:rsid w:val="00CB04A0"/>
    <w:rsid w:val="00CB28D0"/>
    <w:rsid w:val="00CB43E4"/>
    <w:rsid w:val="00CB4CC2"/>
    <w:rsid w:val="00CB72BC"/>
    <w:rsid w:val="00CC32CA"/>
    <w:rsid w:val="00CC4511"/>
    <w:rsid w:val="00CC78A3"/>
    <w:rsid w:val="00CD3AB5"/>
    <w:rsid w:val="00CD6161"/>
    <w:rsid w:val="00CD6E76"/>
    <w:rsid w:val="00CD7E22"/>
    <w:rsid w:val="00CE103D"/>
    <w:rsid w:val="00CE14B0"/>
    <w:rsid w:val="00CE34BD"/>
    <w:rsid w:val="00CE377E"/>
    <w:rsid w:val="00CE414F"/>
    <w:rsid w:val="00CE7CA0"/>
    <w:rsid w:val="00CF18CE"/>
    <w:rsid w:val="00D01AE9"/>
    <w:rsid w:val="00D038C1"/>
    <w:rsid w:val="00D03D8E"/>
    <w:rsid w:val="00D11212"/>
    <w:rsid w:val="00D16A4C"/>
    <w:rsid w:val="00D219FA"/>
    <w:rsid w:val="00D25057"/>
    <w:rsid w:val="00D2551E"/>
    <w:rsid w:val="00D271EC"/>
    <w:rsid w:val="00D27597"/>
    <w:rsid w:val="00D2799D"/>
    <w:rsid w:val="00D33778"/>
    <w:rsid w:val="00D41684"/>
    <w:rsid w:val="00D41EF6"/>
    <w:rsid w:val="00D420DA"/>
    <w:rsid w:val="00D44C1B"/>
    <w:rsid w:val="00D4524D"/>
    <w:rsid w:val="00D45E5F"/>
    <w:rsid w:val="00D50549"/>
    <w:rsid w:val="00D52A3B"/>
    <w:rsid w:val="00D531AA"/>
    <w:rsid w:val="00D53966"/>
    <w:rsid w:val="00D64CB2"/>
    <w:rsid w:val="00D67D95"/>
    <w:rsid w:val="00D74E08"/>
    <w:rsid w:val="00D74E76"/>
    <w:rsid w:val="00D77653"/>
    <w:rsid w:val="00D8184B"/>
    <w:rsid w:val="00D838CB"/>
    <w:rsid w:val="00D84A45"/>
    <w:rsid w:val="00D93DF2"/>
    <w:rsid w:val="00DA1156"/>
    <w:rsid w:val="00DB45D7"/>
    <w:rsid w:val="00DB5836"/>
    <w:rsid w:val="00DC2BB7"/>
    <w:rsid w:val="00DC2DDB"/>
    <w:rsid w:val="00DC6C7B"/>
    <w:rsid w:val="00DD02E6"/>
    <w:rsid w:val="00DD2805"/>
    <w:rsid w:val="00DE389A"/>
    <w:rsid w:val="00DE69F3"/>
    <w:rsid w:val="00DF2CE6"/>
    <w:rsid w:val="00DF50E9"/>
    <w:rsid w:val="00DF7352"/>
    <w:rsid w:val="00E008F0"/>
    <w:rsid w:val="00E03866"/>
    <w:rsid w:val="00E071DA"/>
    <w:rsid w:val="00E127DB"/>
    <w:rsid w:val="00E2002A"/>
    <w:rsid w:val="00E20511"/>
    <w:rsid w:val="00E22CA1"/>
    <w:rsid w:val="00E236D1"/>
    <w:rsid w:val="00E27C4C"/>
    <w:rsid w:val="00E34F69"/>
    <w:rsid w:val="00E3542D"/>
    <w:rsid w:val="00E3614A"/>
    <w:rsid w:val="00E37052"/>
    <w:rsid w:val="00E372BA"/>
    <w:rsid w:val="00E41732"/>
    <w:rsid w:val="00E42888"/>
    <w:rsid w:val="00E43F7A"/>
    <w:rsid w:val="00E4414D"/>
    <w:rsid w:val="00E46EAE"/>
    <w:rsid w:val="00E509E8"/>
    <w:rsid w:val="00E51D8A"/>
    <w:rsid w:val="00E553BB"/>
    <w:rsid w:val="00E55CF8"/>
    <w:rsid w:val="00E62660"/>
    <w:rsid w:val="00E63387"/>
    <w:rsid w:val="00E63A2E"/>
    <w:rsid w:val="00E71C61"/>
    <w:rsid w:val="00E72A57"/>
    <w:rsid w:val="00E75862"/>
    <w:rsid w:val="00E80984"/>
    <w:rsid w:val="00E85E83"/>
    <w:rsid w:val="00E90849"/>
    <w:rsid w:val="00E957E4"/>
    <w:rsid w:val="00EA3C80"/>
    <w:rsid w:val="00EB0367"/>
    <w:rsid w:val="00EB0E82"/>
    <w:rsid w:val="00EB48B6"/>
    <w:rsid w:val="00EB4B8E"/>
    <w:rsid w:val="00EC0605"/>
    <w:rsid w:val="00EC3019"/>
    <w:rsid w:val="00EC743B"/>
    <w:rsid w:val="00ED0781"/>
    <w:rsid w:val="00ED13C7"/>
    <w:rsid w:val="00ED258D"/>
    <w:rsid w:val="00ED279C"/>
    <w:rsid w:val="00ED6694"/>
    <w:rsid w:val="00ED7F58"/>
    <w:rsid w:val="00EE4354"/>
    <w:rsid w:val="00EE6DB9"/>
    <w:rsid w:val="00EE7443"/>
    <w:rsid w:val="00EF1F08"/>
    <w:rsid w:val="00EF293D"/>
    <w:rsid w:val="00EF6C16"/>
    <w:rsid w:val="00F0011C"/>
    <w:rsid w:val="00F006C6"/>
    <w:rsid w:val="00F01018"/>
    <w:rsid w:val="00F051A5"/>
    <w:rsid w:val="00F11435"/>
    <w:rsid w:val="00F13234"/>
    <w:rsid w:val="00F13770"/>
    <w:rsid w:val="00F141FC"/>
    <w:rsid w:val="00F17BDA"/>
    <w:rsid w:val="00F17C6B"/>
    <w:rsid w:val="00F20866"/>
    <w:rsid w:val="00F21727"/>
    <w:rsid w:val="00F222DE"/>
    <w:rsid w:val="00F33A53"/>
    <w:rsid w:val="00F33CED"/>
    <w:rsid w:val="00F35D87"/>
    <w:rsid w:val="00F40099"/>
    <w:rsid w:val="00F42207"/>
    <w:rsid w:val="00F43144"/>
    <w:rsid w:val="00F43420"/>
    <w:rsid w:val="00F470DC"/>
    <w:rsid w:val="00F479E1"/>
    <w:rsid w:val="00F508B4"/>
    <w:rsid w:val="00F577CD"/>
    <w:rsid w:val="00F64331"/>
    <w:rsid w:val="00F67229"/>
    <w:rsid w:val="00F67AF4"/>
    <w:rsid w:val="00F7098B"/>
    <w:rsid w:val="00F72C5D"/>
    <w:rsid w:val="00F77F14"/>
    <w:rsid w:val="00F80252"/>
    <w:rsid w:val="00F81146"/>
    <w:rsid w:val="00F843EC"/>
    <w:rsid w:val="00F87094"/>
    <w:rsid w:val="00F90E20"/>
    <w:rsid w:val="00F91759"/>
    <w:rsid w:val="00F92C8F"/>
    <w:rsid w:val="00F94424"/>
    <w:rsid w:val="00FA07B9"/>
    <w:rsid w:val="00FA0F63"/>
    <w:rsid w:val="00FA2642"/>
    <w:rsid w:val="00FA3D5D"/>
    <w:rsid w:val="00FA56CC"/>
    <w:rsid w:val="00FA7E29"/>
    <w:rsid w:val="00FB03A9"/>
    <w:rsid w:val="00FB372B"/>
    <w:rsid w:val="00FB4836"/>
    <w:rsid w:val="00FB69DA"/>
    <w:rsid w:val="00FB7A14"/>
    <w:rsid w:val="00FC376F"/>
    <w:rsid w:val="00FC4703"/>
    <w:rsid w:val="00FC488B"/>
    <w:rsid w:val="00FC48C2"/>
    <w:rsid w:val="00FC7931"/>
    <w:rsid w:val="00FD40EC"/>
    <w:rsid w:val="00FD5306"/>
    <w:rsid w:val="00FD5F10"/>
    <w:rsid w:val="00FE3506"/>
    <w:rsid w:val="00FF45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708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36D1"/>
    <w:pPr>
      <w:spacing w:after="12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D45E5F"/>
    <w:pPr>
      <w:keepNext/>
      <w:numPr>
        <w:numId w:val="2"/>
      </w:numPr>
      <w:ind w:left="36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0B5D01"/>
    <w:pPr>
      <w:keepNext/>
      <w:keepLines/>
      <w:spacing w:before="120"/>
      <w:outlineLvl w:val="1"/>
    </w:pPr>
    <w:rPr>
      <w:rFonts w:eastAsiaTheme="majorEastAsia" w:cstheme="majorBidi"/>
      <w:b/>
      <w:bCs/>
      <w:sz w:val="26"/>
      <w:szCs w:val="26"/>
      <w:u w:val="single"/>
    </w:rPr>
  </w:style>
  <w:style w:type="paragraph" w:styleId="Heading3">
    <w:name w:val="heading 3"/>
    <w:basedOn w:val="Normal"/>
    <w:next w:val="Normal"/>
    <w:link w:val="Heading3Char"/>
    <w:uiPriority w:val="9"/>
    <w:unhideWhenUsed/>
    <w:qFormat/>
    <w:rsid w:val="008D3BDE"/>
    <w:pPr>
      <w:keepNext/>
      <w:keepLines/>
      <w:spacing w:before="200" w:after="6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5654"/>
    <w:pPr>
      <w:ind w:left="720"/>
      <w:contextualSpacing/>
    </w:pPr>
  </w:style>
  <w:style w:type="paragraph" w:styleId="Header">
    <w:name w:val="header"/>
    <w:basedOn w:val="Normal"/>
    <w:link w:val="HeaderChar"/>
    <w:uiPriority w:val="99"/>
    <w:unhideWhenUsed/>
    <w:rsid w:val="00FF4524"/>
    <w:pPr>
      <w:tabs>
        <w:tab w:val="center" w:pos="4680"/>
        <w:tab w:val="right" w:pos="9360"/>
      </w:tabs>
      <w:spacing w:after="0"/>
    </w:pPr>
  </w:style>
  <w:style w:type="character" w:customStyle="1" w:styleId="HeaderChar">
    <w:name w:val="Header Char"/>
    <w:basedOn w:val="DefaultParagraphFont"/>
    <w:link w:val="Header"/>
    <w:uiPriority w:val="99"/>
    <w:rsid w:val="00FF4524"/>
  </w:style>
  <w:style w:type="paragraph" w:styleId="Footer">
    <w:name w:val="footer"/>
    <w:basedOn w:val="Normal"/>
    <w:link w:val="FooterChar"/>
    <w:uiPriority w:val="99"/>
    <w:unhideWhenUsed/>
    <w:rsid w:val="00FF4524"/>
    <w:pPr>
      <w:tabs>
        <w:tab w:val="center" w:pos="4680"/>
        <w:tab w:val="right" w:pos="9360"/>
      </w:tabs>
      <w:spacing w:after="0"/>
    </w:pPr>
  </w:style>
  <w:style w:type="character" w:customStyle="1" w:styleId="FooterChar">
    <w:name w:val="Footer Char"/>
    <w:basedOn w:val="DefaultParagraphFont"/>
    <w:link w:val="Footer"/>
    <w:uiPriority w:val="99"/>
    <w:rsid w:val="00FF4524"/>
  </w:style>
  <w:style w:type="paragraph" w:customStyle="1" w:styleId="Default">
    <w:name w:val="Default"/>
    <w:rsid w:val="00372D57"/>
    <w:pPr>
      <w:autoSpaceDE w:val="0"/>
      <w:autoSpaceDN w:val="0"/>
      <w:adjustRightInd w:val="0"/>
      <w:spacing w:after="0" w:line="240" w:lineRule="auto"/>
    </w:pPr>
    <w:rPr>
      <w:rFonts w:ascii="Arial" w:hAnsi="Arial" w:cs="Arial"/>
      <w:color w:val="000000"/>
      <w:sz w:val="24"/>
      <w:szCs w:val="24"/>
    </w:rPr>
  </w:style>
  <w:style w:type="paragraph" w:styleId="NoSpacing">
    <w:name w:val="No Spacing"/>
    <w:basedOn w:val="Normal"/>
    <w:link w:val="NoSpacingChar"/>
    <w:uiPriority w:val="1"/>
    <w:qFormat/>
    <w:rsid w:val="00393381"/>
    <w:pPr>
      <w:spacing w:after="0"/>
      <w:contextualSpacing/>
    </w:pPr>
    <w:rPr>
      <w:rFonts w:eastAsiaTheme="minorEastAsia"/>
    </w:rPr>
  </w:style>
  <w:style w:type="character" w:customStyle="1" w:styleId="NoSpacingChar">
    <w:name w:val="No Spacing Char"/>
    <w:basedOn w:val="DefaultParagraphFont"/>
    <w:link w:val="NoSpacing"/>
    <w:uiPriority w:val="1"/>
    <w:rsid w:val="00393381"/>
    <w:rPr>
      <w:rFonts w:ascii="Times New Roman" w:eastAsiaTheme="minorEastAsia" w:hAnsi="Times New Roman"/>
      <w:sz w:val="24"/>
    </w:rPr>
  </w:style>
  <w:style w:type="character" w:customStyle="1" w:styleId="Heading1Char">
    <w:name w:val="Heading 1 Char"/>
    <w:basedOn w:val="DefaultParagraphFont"/>
    <w:link w:val="Heading1"/>
    <w:uiPriority w:val="9"/>
    <w:rsid w:val="00D45E5F"/>
    <w:rPr>
      <w:rFonts w:ascii="Times New Roman" w:eastAsiaTheme="majorEastAsia" w:hAnsi="Times New Roman" w:cstheme="majorBidi"/>
      <w:b/>
      <w:bCs/>
      <w:sz w:val="32"/>
      <w:szCs w:val="28"/>
    </w:rPr>
  </w:style>
  <w:style w:type="paragraph" w:styleId="CommentText">
    <w:name w:val="annotation text"/>
    <w:basedOn w:val="Normal"/>
    <w:link w:val="CommentTextChar"/>
    <w:uiPriority w:val="99"/>
    <w:semiHidden/>
    <w:unhideWhenUsed/>
    <w:rsid w:val="002E00A8"/>
    <w:pPr>
      <w:spacing w:after="0"/>
    </w:pPr>
    <w:rPr>
      <w:rFonts w:ascii="Verdana" w:eastAsia="Times New Roman" w:hAnsi="Verdana" w:cs="Times New Roman"/>
      <w:sz w:val="20"/>
      <w:szCs w:val="20"/>
    </w:rPr>
  </w:style>
  <w:style w:type="character" w:customStyle="1" w:styleId="CommentTextChar">
    <w:name w:val="Comment Text Char"/>
    <w:basedOn w:val="DefaultParagraphFont"/>
    <w:link w:val="CommentText"/>
    <w:uiPriority w:val="99"/>
    <w:semiHidden/>
    <w:rsid w:val="002E00A8"/>
    <w:rPr>
      <w:rFonts w:ascii="Verdana" w:eastAsia="Times New Roman" w:hAnsi="Verdana" w:cs="Times New Roman"/>
      <w:sz w:val="20"/>
      <w:szCs w:val="20"/>
    </w:rPr>
  </w:style>
  <w:style w:type="character" w:styleId="CommentReference">
    <w:name w:val="annotation reference"/>
    <w:basedOn w:val="DefaultParagraphFont"/>
    <w:uiPriority w:val="99"/>
    <w:semiHidden/>
    <w:unhideWhenUsed/>
    <w:rsid w:val="002E00A8"/>
    <w:rPr>
      <w:sz w:val="16"/>
      <w:szCs w:val="16"/>
    </w:rPr>
  </w:style>
  <w:style w:type="paragraph" w:styleId="BalloonText">
    <w:name w:val="Balloon Text"/>
    <w:basedOn w:val="Normal"/>
    <w:link w:val="BalloonTextChar"/>
    <w:uiPriority w:val="99"/>
    <w:semiHidden/>
    <w:unhideWhenUsed/>
    <w:rsid w:val="002E00A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00A8"/>
    <w:rPr>
      <w:rFonts w:ascii="Tahoma" w:hAnsi="Tahoma" w:cs="Tahoma"/>
      <w:sz w:val="16"/>
      <w:szCs w:val="16"/>
    </w:rPr>
  </w:style>
  <w:style w:type="table" w:styleId="TableGrid">
    <w:name w:val="Table Grid"/>
    <w:basedOn w:val="TableNormal"/>
    <w:uiPriority w:val="59"/>
    <w:rsid w:val="004E1F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50D42"/>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0D42"/>
    <w:rPr>
      <w:rFonts w:ascii="Verdana" w:eastAsia="Times New Roman" w:hAnsi="Verdana" w:cs="Times New Roman"/>
      <w:b/>
      <w:bCs/>
      <w:sz w:val="20"/>
      <w:szCs w:val="20"/>
    </w:rPr>
  </w:style>
  <w:style w:type="paragraph" w:styleId="Revision">
    <w:name w:val="Revision"/>
    <w:hidden/>
    <w:uiPriority w:val="99"/>
    <w:semiHidden/>
    <w:rsid w:val="00F13234"/>
    <w:pPr>
      <w:spacing w:after="0" w:line="240" w:lineRule="auto"/>
    </w:pPr>
  </w:style>
  <w:style w:type="character" w:styleId="Hyperlink">
    <w:name w:val="Hyperlink"/>
    <w:basedOn w:val="DefaultParagraphFont"/>
    <w:uiPriority w:val="99"/>
    <w:unhideWhenUsed/>
    <w:rsid w:val="00F13234"/>
    <w:rPr>
      <w:color w:val="0000FF" w:themeColor="hyperlink"/>
      <w:u w:val="single"/>
    </w:rPr>
  </w:style>
  <w:style w:type="character" w:customStyle="1" w:styleId="Heading2Char">
    <w:name w:val="Heading 2 Char"/>
    <w:basedOn w:val="DefaultParagraphFont"/>
    <w:link w:val="Heading2"/>
    <w:uiPriority w:val="9"/>
    <w:rsid w:val="000B5D01"/>
    <w:rPr>
      <w:rFonts w:ascii="Times New Roman" w:eastAsiaTheme="majorEastAsia" w:hAnsi="Times New Roman" w:cstheme="majorBidi"/>
      <w:b/>
      <w:bCs/>
      <w:sz w:val="26"/>
      <w:szCs w:val="26"/>
      <w:u w:val="single"/>
    </w:rPr>
  </w:style>
  <w:style w:type="character" w:customStyle="1" w:styleId="Heading3Char">
    <w:name w:val="Heading 3 Char"/>
    <w:basedOn w:val="DefaultParagraphFont"/>
    <w:link w:val="Heading3"/>
    <w:uiPriority w:val="9"/>
    <w:rsid w:val="008D3BDE"/>
    <w:rPr>
      <w:rFonts w:ascii="Times New Roman" w:eastAsiaTheme="majorEastAsia" w:hAnsi="Times New Roman" w:cstheme="majorBidi"/>
      <w:b/>
      <w:bCs/>
      <w:sz w:val="24"/>
    </w:rPr>
  </w:style>
  <w:style w:type="paragraph" w:styleId="TOC1">
    <w:name w:val="toc 1"/>
    <w:basedOn w:val="Normal"/>
    <w:next w:val="Normal"/>
    <w:autoRedefine/>
    <w:uiPriority w:val="39"/>
    <w:unhideWhenUsed/>
    <w:rsid w:val="005A3FB1"/>
    <w:pPr>
      <w:spacing w:after="100"/>
    </w:pPr>
  </w:style>
  <w:style w:type="paragraph" w:styleId="Title">
    <w:name w:val="Title"/>
    <w:basedOn w:val="Normal"/>
    <w:next w:val="Normal"/>
    <w:link w:val="TitleChar"/>
    <w:uiPriority w:val="10"/>
    <w:qFormat/>
    <w:rsid w:val="00877A5B"/>
    <w:pPr>
      <w:numPr>
        <w:numId w:val="3"/>
      </w:numPr>
      <w:spacing w:before="360" w:after="360"/>
      <w:contextualSpacing/>
      <w:jc w:val="center"/>
    </w:pPr>
    <w:rPr>
      <w:rFonts w:eastAsiaTheme="majorEastAsia" w:cstheme="majorBidi"/>
      <w:b/>
      <w:spacing w:val="5"/>
      <w:kern w:val="28"/>
      <w:sz w:val="36"/>
      <w:szCs w:val="52"/>
    </w:rPr>
  </w:style>
  <w:style w:type="paragraph" w:styleId="TableofFigures">
    <w:name w:val="table of figures"/>
    <w:basedOn w:val="Normal"/>
    <w:next w:val="Normal"/>
    <w:uiPriority w:val="99"/>
    <w:semiHidden/>
    <w:unhideWhenUsed/>
    <w:rsid w:val="005A3FB1"/>
    <w:pPr>
      <w:spacing w:after="0"/>
    </w:pPr>
  </w:style>
  <w:style w:type="character" w:customStyle="1" w:styleId="TitleChar">
    <w:name w:val="Title Char"/>
    <w:basedOn w:val="DefaultParagraphFont"/>
    <w:link w:val="Title"/>
    <w:uiPriority w:val="10"/>
    <w:rsid w:val="00877A5B"/>
    <w:rPr>
      <w:rFonts w:ascii="Times New Roman" w:eastAsiaTheme="majorEastAsia" w:hAnsi="Times New Roman" w:cstheme="majorBidi"/>
      <w:b/>
      <w:spacing w:val="5"/>
      <w:kern w:val="28"/>
      <w:sz w:val="36"/>
      <w:szCs w:val="52"/>
    </w:rPr>
  </w:style>
  <w:style w:type="character" w:styleId="SubtleEmphasis">
    <w:name w:val="Subtle Emphasis"/>
    <w:uiPriority w:val="19"/>
    <w:qFormat/>
    <w:rsid w:val="00FB372B"/>
    <w:rPr>
      <w:i/>
    </w:rPr>
  </w:style>
  <w:style w:type="character" w:styleId="FollowedHyperlink">
    <w:name w:val="FollowedHyperlink"/>
    <w:basedOn w:val="DefaultParagraphFont"/>
    <w:uiPriority w:val="99"/>
    <w:semiHidden/>
    <w:unhideWhenUsed/>
    <w:rsid w:val="00241DF6"/>
    <w:rPr>
      <w:color w:val="800080" w:themeColor="followedHyperlink"/>
      <w:u w:val="single"/>
    </w:rPr>
  </w:style>
  <w:style w:type="paragraph" w:customStyle="1" w:styleId="Style0">
    <w:name w:val="Style0"/>
    <w:rsid w:val="007D1B99"/>
    <w:pPr>
      <w:autoSpaceDE w:val="0"/>
      <w:autoSpaceDN w:val="0"/>
      <w:adjustRightInd w:val="0"/>
      <w:spacing w:after="0" w:line="240" w:lineRule="auto"/>
    </w:pPr>
    <w:rPr>
      <w:rFonts w:ascii="Arial" w:eastAsia="Times New Roman" w:hAnsi="Arial" w:cs="Times New Roman"/>
      <w:sz w:val="24"/>
      <w:szCs w:val="24"/>
    </w:rPr>
  </w:style>
  <w:style w:type="table" w:customStyle="1" w:styleId="TableGrid6">
    <w:name w:val="Table Grid6"/>
    <w:basedOn w:val="TableNormal"/>
    <w:next w:val="TableGrid"/>
    <w:uiPriority w:val="59"/>
    <w:rsid w:val="007D1B99"/>
    <w:pPr>
      <w:spacing w:after="0" w:line="240" w:lineRule="auto"/>
    </w:pPr>
    <w:rPr>
      <w:rFonts w:eastAsia="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117E0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8912B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36D1"/>
    <w:pPr>
      <w:spacing w:after="12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D45E5F"/>
    <w:pPr>
      <w:keepNext/>
      <w:numPr>
        <w:numId w:val="2"/>
      </w:numPr>
      <w:ind w:left="36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0B5D01"/>
    <w:pPr>
      <w:keepNext/>
      <w:keepLines/>
      <w:spacing w:before="120"/>
      <w:outlineLvl w:val="1"/>
    </w:pPr>
    <w:rPr>
      <w:rFonts w:eastAsiaTheme="majorEastAsia" w:cstheme="majorBidi"/>
      <w:b/>
      <w:bCs/>
      <w:sz w:val="26"/>
      <w:szCs w:val="26"/>
      <w:u w:val="single"/>
    </w:rPr>
  </w:style>
  <w:style w:type="paragraph" w:styleId="Heading3">
    <w:name w:val="heading 3"/>
    <w:basedOn w:val="Normal"/>
    <w:next w:val="Normal"/>
    <w:link w:val="Heading3Char"/>
    <w:uiPriority w:val="9"/>
    <w:unhideWhenUsed/>
    <w:qFormat/>
    <w:rsid w:val="008D3BDE"/>
    <w:pPr>
      <w:keepNext/>
      <w:keepLines/>
      <w:spacing w:before="200" w:after="6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5654"/>
    <w:pPr>
      <w:ind w:left="720"/>
      <w:contextualSpacing/>
    </w:pPr>
  </w:style>
  <w:style w:type="paragraph" w:styleId="Header">
    <w:name w:val="header"/>
    <w:basedOn w:val="Normal"/>
    <w:link w:val="HeaderChar"/>
    <w:uiPriority w:val="99"/>
    <w:unhideWhenUsed/>
    <w:rsid w:val="00FF4524"/>
    <w:pPr>
      <w:tabs>
        <w:tab w:val="center" w:pos="4680"/>
        <w:tab w:val="right" w:pos="9360"/>
      </w:tabs>
      <w:spacing w:after="0"/>
    </w:pPr>
  </w:style>
  <w:style w:type="character" w:customStyle="1" w:styleId="HeaderChar">
    <w:name w:val="Header Char"/>
    <w:basedOn w:val="DefaultParagraphFont"/>
    <w:link w:val="Header"/>
    <w:uiPriority w:val="99"/>
    <w:rsid w:val="00FF4524"/>
  </w:style>
  <w:style w:type="paragraph" w:styleId="Footer">
    <w:name w:val="footer"/>
    <w:basedOn w:val="Normal"/>
    <w:link w:val="FooterChar"/>
    <w:uiPriority w:val="99"/>
    <w:unhideWhenUsed/>
    <w:rsid w:val="00FF4524"/>
    <w:pPr>
      <w:tabs>
        <w:tab w:val="center" w:pos="4680"/>
        <w:tab w:val="right" w:pos="9360"/>
      </w:tabs>
      <w:spacing w:after="0"/>
    </w:pPr>
  </w:style>
  <w:style w:type="character" w:customStyle="1" w:styleId="FooterChar">
    <w:name w:val="Footer Char"/>
    <w:basedOn w:val="DefaultParagraphFont"/>
    <w:link w:val="Footer"/>
    <w:uiPriority w:val="99"/>
    <w:rsid w:val="00FF4524"/>
  </w:style>
  <w:style w:type="paragraph" w:customStyle="1" w:styleId="Default">
    <w:name w:val="Default"/>
    <w:rsid w:val="00372D57"/>
    <w:pPr>
      <w:autoSpaceDE w:val="0"/>
      <w:autoSpaceDN w:val="0"/>
      <w:adjustRightInd w:val="0"/>
      <w:spacing w:after="0" w:line="240" w:lineRule="auto"/>
    </w:pPr>
    <w:rPr>
      <w:rFonts w:ascii="Arial" w:hAnsi="Arial" w:cs="Arial"/>
      <w:color w:val="000000"/>
      <w:sz w:val="24"/>
      <w:szCs w:val="24"/>
    </w:rPr>
  </w:style>
  <w:style w:type="paragraph" w:styleId="NoSpacing">
    <w:name w:val="No Spacing"/>
    <w:basedOn w:val="Normal"/>
    <w:link w:val="NoSpacingChar"/>
    <w:uiPriority w:val="1"/>
    <w:qFormat/>
    <w:rsid w:val="00393381"/>
    <w:pPr>
      <w:spacing w:after="0"/>
      <w:contextualSpacing/>
    </w:pPr>
    <w:rPr>
      <w:rFonts w:eastAsiaTheme="minorEastAsia"/>
    </w:rPr>
  </w:style>
  <w:style w:type="character" w:customStyle="1" w:styleId="NoSpacingChar">
    <w:name w:val="No Spacing Char"/>
    <w:basedOn w:val="DefaultParagraphFont"/>
    <w:link w:val="NoSpacing"/>
    <w:uiPriority w:val="1"/>
    <w:rsid w:val="00393381"/>
    <w:rPr>
      <w:rFonts w:ascii="Times New Roman" w:eastAsiaTheme="minorEastAsia" w:hAnsi="Times New Roman"/>
      <w:sz w:val="24"/>
    </w:rPr>
  </w:style>
  <w:style w:type="character" w:customStyle="1" w:styleId="Heading1Char">
    <w:name w:val="Heading 1 Char"/>
    <w:basedOn w:val="DefaultParagraphFont"/>
    <w:link w:val="Heading1"/>
    <w:uiPriority w:val="9"/>
    <w:rsid w:val="00D45E5F"/>
    <w:rPr>
      <w:rFonts w:ascii="Times New Roman" w:eastAsiaTheme="majorEastAsia" w:hAnsi="Times New Roman" w:cstheme="majorBidi"/>
      <w:b/>
      <w:bCs/>
      <w:sz w:val="32"/>
      <w:szCs w:val="28"/>
    </w:rPr>
  </w:style>
  <w:style w:type="paragraph" w:styleId="CommentText">
    <w:name w:val="annotation text"/>
    <w:basedOn w:val="Normal"/>
    <w:link w:val="CommentTextChar"/>
    <w:uiPriority w:val="99"/>
    <w:semiHidden/>
    <w:unhideWhenUsed/>
    <w:rsid w:val="002E00A8"/>
    <w:pPr>
      <w:spacing w:after="0"/>
    </w:pPr>
    <w:rPr>
      <w:rFonts w:ascii="Verdana" w:eastAsia="Times New Roman" w:hAnsi="Verdana" w:cs="Times New Roman"/>
      <w:sz w:val="20"/>
      <w:szCs w:val="20"/>
    </w:rPr>
  </w:style>
  <w:style w:type="character" w:customStyle="1" w:styleId="CommentTextChar">
    <w:name w:val="Comment Text Char"/>
    <w:basedOn w:val="DefaultParagraphFont"/>
    <w:link w:val="CommentText"/>
    <w:uiPriority w:val="99"/>
    <w:semiHidden/>
    <w:rsid w:val="002E00A8"/>
    <w:rPr>
      <w:rFonts w:ascii="Verdana" w:eastAsia="Times New Roman" w:hAnsi="Verdana" w:cs="Times New Roman"/>
      <w:sz w:val="20"/>
      <w:szCs w:val="20"/>
    </w:rPr>
  </w:style>
  <w:style w:type="character" w:styleId="CommentReference">
    <w:name w:val="annotation reference"/>
    <w:basedOn w:val="DefaultParagraphFont"/>
    <w:uiPriority w:val="99"/>
    <w:semiHidden/>
    <w:unhideWhenUsed/>
    <w:rsid w:val="002E00A8"/>
    <w:rPr>
      <w:sz w:val="16"/>
      <w:szCs w:val="16"/>
    </w:rPr>
  </w:style>
  <w:style w:type="paragraph" w:styleId="BalloonText">
    <w:name w:val="Balloon Text"/>
    <w:basedOn w:val="Normal"/>
    <w:link w:val="BalloonTextChar"/>
    <w:uiPriority w:val="99"/>
    <w:semiHidden/>
    <w:unhideWhenUsed/>
    <w:rsid w:val="002E00A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00A8"/>
    <w:rPr>
      <w:rFonts w:ascii="Tahoma" w:hAnsi="Tahoma" w:cs="Tahoma"/>
      <w:sz w:val="16"/>
      <w:szCs w:val="16"/>
    </w:rPr>
  </w:style>
  <w:style w:type="table" w:styleId="TableGrid">
    <w:name w:val="Table Grid"/>
    <w:basedOn w:val="TableNormal"/>
    <w:uiPriority w:val="59"/>
    <w:rsid w:val="004E1F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50D42"/>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0D42"/>
    <w:rPr>
      <w:rFonts w:ascii="Verdana" w:eastAsia="Times New Roman" w:hAnsi="Verdana" w:cs="Times New Roman"/>
      <w:b/>
      <w:bCs/>
      <w:sz w:val="20"/>
      <w:szCs w:val="20"/>
    </w:rPr>
  </w:style>
  <w:style w:type="paragraph" w:styleId="Revision">
    <w:name w:val="Revision"/>
    <w:hidden/>
    <w:uiPriority w:val="99"/>
    <w:semiHidden/>
    <w:rsid w:val="00F13234"/>
    <w:pPr>
      <w:spacing w:after="0" w:line="240" w:lineRule="auto"/>
    </w:pPr>
  </w:style>
  <w:style w:type="character" w:styleId="Hyperlink">
    <w:name w:val="Hyperlink"/>
    <w:basedOn w:val="DefaultParagraphFont"/>
    <w:uiPriority w:val="99"/>
    <w:unhideWhenUsed/>
    <w:rsid w:val="00F13234"/>
    <w:rPr>
      <w:color w:val="0000FF" w:themeColor="hyperlink"/>
      <w:u w:val="single"/>
    </w:rPr>
  </w:style>
  <w:style w:type="character" w:customStyle="1" w:styleId="Heading2Char">
    <w:name w:val="Heading 2 Char"/>
    <w:basedOn w:val="DefaultParagraphFont"/>
    <w:link w:val="Heading2"/>
    <w:uiPriority w:val="9"/>
    <w:rsid w:val="000B5D01"/>
    <w:rPr>
      <w:rFonts w:ascii="Times New Roman" w:eastAsiaTheme="majorEastAsia" w:hAnsi="Times New Roman" w:cstheme="majorBidi"/>
      <w:b/>
      <w:bCs/>
      <w:sz w:val="26"/>
      <w:szCs w:val="26"/>
      <w:u w:val="single"/>
    </w:rPr>
  </w:style>
  <w:style w:type="character" w:customStyle="1" w:styleId="Heading3Char">
    <w:name w:val="Heading 3 Char"/>
    <w:basedOn w:val="DefaultParagraphFont"/>
    <w:link w:val="Heading3"/>
    <w:uiPriority w:val="9"/>
    <w:rsid w:val="008D3BDE"/>
    <w:rPr>
      <w:rFonts w:ascii="Times New Roman" w:eastAsiaTheme="majorEastAsia" w:hAnsi="Times New Roman" w:cstheme="majorBidi"/>
      <w:b/>
      <w:bCs/>
      <w:sz w:val="24"/>
    </w:rPr>
  </w:style>
  <w:style w:type="paragraph" w:styleId="TOC1">
    <w:name w:val="toc 1"/>
    <w:basedOn w:val="Normal"/>
    <w:next w:val="Normal"/>
    <w:autoRedefine/>
    <w:uiPriority w:val="39"/>
    <w:unhideWhenUsed/>
    <w:rsid w:val="005A3FB1"/>
    <w:pPr>
      <w:spacing w:after="100"/>
    </w:pPr>
  </w:style>
  <w:style w:type="paragraph" w:styleId="Title">
    <w:name w:val="Title"/>
    <w:basedOn w:val="Normal"/>
    <w:next w:val="Normal"/>
    <w:link w:val="TitleChar"/>
    <w:uiPriority w:val="10"/>
    <w:qFormat/>
    <w:rsid w:val="00877A5B"/>
    <w:pPr>
      <w:numPr>
        <w:numId w:val="3"/>
      </w:numPr>
      <w:spacing w:before="360" w:after="360"/>
      <w:contextualSpacing/>
      <w:jc w:val="center"/>
    </w:pPr>
    <w:rPr>
      <w:rFonts w:eastAsiaTheme="majorEastAsia" w:cstheme="majorBidi"/>
      <w:b/>
      <w:spacing w:val="5"/>
      <w:kern w:val="28"/>
      <w:sz w:val="36"/>
      <w:szCs w:val="52"/>
    </w:rPr>
  </w:style>
  <w:style w:type="paragraph" w:styleId="TableofFigures">
    <w:name w:val="table of figures"/>
    <w:basedOn w:val="Normal"/>
    <w:next w:val="Normal"/>
    <w:uiPriority w:val="99"/>
    <w:semiHidden/>
    <w:unhideWhenUsed/>
    <w:rsid w:val="005A3FB1"/>
    <w:pPr>
      <w:spacing w:after="0"/>
    </w:pPr>
  </w:style>
  <w:style w:type="character" w:customStyle="1" w:styleId="TitleChar">
    <w:name w:val="Title Char"/>
    <w:basedOn w:val="DefaultParagraphFont"/>
    <w:link w:val="Title"/>
    <w:uiPriority w:val="10"/>
    <w:rsid w:val="00877A5B"/>
    <w:rPr>
      <w:rFonts w:ascii="Times New Roman" w:eastAsiaTheme="majorEastAsia" w:hAnsi="Times New Roman" w:cstheme="majorBidi"/>
      <w:b/>
      <w:spacing w:val="5"/>
      <w:kern w:val="28"/>
      <w:sz w:val="36"/>
      <w:szCs w:val="52"/>
    </w:rPr>
  </w:style>
  <w:style w:type="character" w:styleId="SubtleEmphasis">
    <w:name w:val="Subtle Emphasis"/>
    <w:uiPriority w:val="19"/>
    <w:qFormat/>
    <w:rsid w:val="00FB372B"/>
    <w:rPr>
      <w:i/>
    </w:rPr>
  </w:style>
  <w:style w:type="character" w:styleId="FollowedHyperlink">
    <w:name w:val="FollowedHyperlink"/>
    <w:basedOn w:val="DefaultParagraphFont"/>
    <w:uiPriority w:val="99"/>
    <w:semiHidden/>
    <w:unhideWhenUsed/>
    <w:rsid w:val="00241DF6"/>
    <w:rPr>
      <w:color w:val="800080" w:themeColor="followedHyperlink"/>
      <w:u w:val="single"/>
    </w:rPr>
  </w:style>
  <w:style w:type="paragraph" w:customStyle="1" w:styleId="Style0">
    <w:name w:val="Style0"/>
    <w:rsid w:val="007D1B99"/>
    <w:pPr>
      <w:autoSpaceDE w:val="0"/>
      <w:autoSpaceDN w:val="0"/>
      <w:adjustRightInd w:val="0"/>
      <w:spacing w:after="0" w:line="240" w:lineRule="auto"/>
    </w:pPr>
    <w:rPr>
      <w:rFonts w:ascii="Arial" w:eastAsia="Times New Roman" w:hAnsi="Arial" w:cs="Times New Roman"/>
      <w:sz w:val="24"/>
      <w:szCs w:val="24"/>
    </w:rPr>
  </w:style>
  <w:style w:type="table" w:customStyle="1" w:styleId="TableGrid6">
    <w:name w:val="Table Grid6"/>
    <w:basedOn w:val="TableNormal"/>
    <w:next w:val="TableGrid"/>
    <w:uiPriority w:val="59"/>
    <w:rsid w:val="007D1B99"/>
    <w:pPr>
      <w:spacing w:after="0" w:line="240" w:lineRule="auto"/>
    </w:pPr>
    <w:rPr>
      <w:rFonts w:eastAsia="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117E0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8912B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151893">
      <w:bodyDiv w:val="1"/>
      <w:marLeft w:val="0"/>
      <w:marRight w:val="0"/>
      <w:marTop w:val="0"/>
      <w:marBottom w:val="0"/>
      <w:divBdr>
        <w:top w:val="none" w:sz="0" w:space="0" w:color="auto"/>
        <w:left w:val="none" w:sz="0" w:space="0" w:color="auto"/>
        <w:bottom w:val="none" w:sz="0" w:space="0" w:color="auto"/>
        <w:right w:val="none" w:sz="0" w:space="0" w:color="auto"/>
      </w:divBdr>
    </w:div>
    <w:div w:id="337198691">
      <w:bodyDiv w:val="1"/>
      <w:marLeft w:val="0"/>
      <w:marRight w:val="0"/>
      <w:marTop w:val="0"/>
      <w:marBottom w:val="0"/>
      <w:divBdr>
        <w:top w:val="none" w:sz="0" w:space="0" w:color="auto"/>
        <w:left w:val="none" w:sz="0" w:space="0" w:color="auto"/>
        <w:bottom w:val="none" w:sz="0" w:space="0" w:color="auto"/>
        <w:right w:val="none" w:sz="0" w:space="0" w:color="auto"/>
      </w:divBdr>
    </w:div>
    <w:div w:id="469905315">
      <w:bodyDiv w:val="1"/>
      <w:marLeft w:val="0"/>
      <w:marRight w:val="0"/>
      <w:marTop w:val="0"/>
      <w:marBottom w:val="0"/>
      <w:divBdr>
        <w:top w:val="none" w:sz="0" w:space="0" w:color="auto"/>
        <w:left w:val="none" w:sz="0" w:space="0" w:color="auto"/>
        <w:bottom w:val="none" w:sz="0" w:space="0" w:color="auto"/>
        <w:right w:val="none" w:sz="0" w:space="0" w:color="auto"/>
      </w:divBdr>
    </w:div>
    <w:div w:id="1079712004">
      <w:bodyDiv w:val="1"/>
      <w:marLeft w:val="0"/>
      <w:marRight w:val="0"/>
      <w:marTop w:val="0"/>
      <w:marBottom w:val="0"/>
      <w:divBdr>
        <w:top w:val="none" w:sz="0" w:space="0" w:color="auto"/>
        <w:left w:val="none" w:sz="0" w:space="0" w:color="auto"/>
        <w:bottom w:val="none" w:sz="0" w:space="0" w:color="auto"/>
        <w:right w:val="none" w:sz="0" w:space="0" w:color="auto"/>
      </w:divBdr>
    </w:div>
    <w:div w:id="1240824422">
      <w:bodyDiv w:val="1"/>
      <w:marLeft w:val="0"/>
      <w:marRight w:val="0"/>
      <w:marTop w:val="0"/>
      <w:marBottom w:val="0"/>
      <w:divBdr>
        <w:top w:val="none" w:sz="0" w:space="0" w:color="auto"/>
        <w:left w:val="none" w:sz="0" w:space="0" w:color="auto"/>
        <w:bottom w:val="none" w:sz="0" w:space="0" w:color="auto"/>
        <w:right w:val="none" w:sz="0" w:space="0" w:color="auto"/>
      </w:divBdr>
    </w:div>
    <w:div w:id="1254901564">
      <w:bodyDiv w:val="1"/>
      <w:marLeft w:val="0"/>
      <w:marRight w:val="0"/>
      <w:marTop w:val="0"/>
      <w:marBottom w:val="0"/>
      <w:divBdr>
        <w:top w:val="none" w:sz="0" w:space="0" w:color="auto"/>
        <w:left w:val="none" w:sz="0" w:space="0" w:color="auto"/>
        <w:bottom w:val="none" w:sz="0" w:space="0" w:color="auto"/>
        <w:right w:val="none" w:sz="0" w:space="0" w:color="auto"/>
      </w:divBdr>
    </w:div>
    <w:div w:id="1435319212">
      <w:bodyDiv w:val="1"/>
      <w:marLeft w:val="0"/>
      <w:marRight w:val="0"/>
      <w:marTop w:val="0"/>
      <w:marBottom w:val="0"/>
      <w:divBdr>
        <w:top w:val="none" w:sz="0" w:space="0" w:color="auto"/>
        <w:left w:val="none" w:sz="0" w:space="0" w:color="auto"/>
        <w:bottom w:val="none" w:sz="0" w:space="0" w:color="auto"/>
        <w:right w:val="none" w:sz="0" w:space="0" w:color="auto"/>
      </w:divBdr>
    </w:div>
    <w:div w:id="1494832274">
      <w:bodyDiv w:val="1"/>
      <w:marLeft w:val="0"/>
      <w:marRight w:val="0"/>
      <w:marTop w:val="0"/>
      <w:marBottom w:val="0"/>
      <w:divBdr>
        <w:top w:val="none" w:sz="0" w:space="0" w:color="auto"/>
        <w:left w:val="none" w:sz="0" w:space="0" w:color="auto"/>
        <w:bottom w:val="none" w:sz="0" w:space="0" w:color="auto"/>
        <w:right w:val="none" w:sz="0" w:space="0" w:color="auto"/>
      </w:divBdr>
    </w:div>
    <w:div w:id="1828860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dx.doi.org/10.1016/j.jsr.2009.10.002" TargetMode="External"/><Relationship Id="rId4" Type="http://schemas.microsoft.com/office/2007/relationships/stylesWithEffects" Target="stylesWithEffects.xml"/><Relationship Id="rId9" Type="http://schemas.openxmlformats.org/officeDocument/2006/relationships/hyperlink" Target="https://www.bls.gov/oes/current/naics4_212300.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D2EAAF-024A-4E25-9EAC-446A1F930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948</Words>
  <Characters>33904</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9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DC User</dc:creator>
  <cp:lastModifiedBy>SYSTEM</cp:lastModifiedBy>
  <cp:revision>2</cp:revision>
  <cp:lastPrinted>2019-05-31T17:15:00Z</cp:lastPrinted>
  <dcterms:created xsi:type="dcterms:W3CDTF">2019-06-27T16:08:00Z</dcterms:created>
  <dcterms:modified xsi:type="dcterms:W3CDTF">2019-06-27T16:08:00Z</dcterms:modified>
</cp:coreProperties>
</file>